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94CE5" w:rsidRDefault="0041537A" w:rsidP="0041537A">
      <w:pPr>
        <w:spacing w:after="120" w:line="240" w:lineRule="auto"/>
        <w:rPr>
          <w:rFonts w:ascii="Calibri" w:eastAsia="Times New Roman" w:hAnsi="Calibri" w:cs="Times New Roman"/>
        </w:rPr>
      </w:pPr>
      <w:r w:rsidRPr="00F510A0">
        <w:rPr>
          <w:rFonts w:ascii="Calibri" w:eastAsia="Times New Roman" w:hAnsi="Calibri" w:cs="Times New Roman"/>
          <w:b/>
          <w:bCs/>
        </w:rPr>
        <w:t>Utarbeidet av</w:t>
      </w:r>
      <w:r w:rsidRPr="00F510A0">
        <w:rPr>
          <w:rFonts w:ascii="Calibri" w:eastAsia="Times New Roman" w:hAnsi="Calibri" w:cs="Times New Roman"/>
          <w:bCs/>
        </w:rPr>
        <w:t xml:space="preserve">: </w:t>
      </w:r>
      <w:r w:rsidR="00B8667C">
        <w:rPr>
          <w:rFonts w:ascii="Calibri" w:eastAsia="Times New Roman" w:hAnsi="Calibri" w:cs="Times New Roman"/>
          <w:bCs/>
        </w:rPr>
        <w:t xml:space="preserve">SSHF og </w:t>
      </w:r>
      <w:r w:rsidR="00F94CE5">
        <w:rPr>
          <w:rFonts w:ascii="Calibri" w:eastAsia="Times New Roman" w:hAnsi="Calibri" w:cs="Times New Roman"/>
          <w:bCs/>
        </w:rPr>
        <w:t>HSØ RHF</w:t>
      </w:r>
    </w:p>
    <w:p w:rsidR="00200021" w:rsidRPr="00200021" w:rsidRDefault="00200021" w:rsidP="00B8667C">
      <w:pPr>
        <w:spacing w:after="120" w:line="240" w:lineRule="auto"/>
        <w:rPr>
          <w:rFonts w:ascii="Calibri" w:eastAsia="Times New Roman" w:hAnsi="Calibri" w:cs="Times New Roman"/>
        </w:rPr>
      </w:pPr>
      <w:r w:rsidRPr="00506357">
        <w:rPr>
          <w:rFonts w:ascii="Calibri" w:eastAsia="Times New Roman" w:hAnsi="Calibri" w:cs="Times New Roman"/>
          <w:b/>
        </w:rPr>
        <w:t>Plan ID</w:t>
      </w:r>
      <w:r>
        <w:rPr>
          <w:rFonts w:ascii="Calibri" w:eastAsia="Times New Roman" w:hAnsi="Calibri" w:cs="Times New Roman"/>
          <w:b/>
        </w:rPr>
        <w:t xml:space="preserve">: </w:t>
      </w:r>
      <w:r>
        <w:rPr>
          <w:rFonts w:ascii="Calibri" w:eastAsia="Times New Roman" w:hAnsi="Calibri" w:cs="Times New Roman"/>
        </w:rPr>
        <w:t>1031</w:t>
      </w:r>
      <w:r>
        <w:rPr>
          <w:rFonts w:ascii="Calibri" w:eastAsia="Times New Roman" w:hAnsi="Calibri" w:cs="Times New Roman"/>
        </w:rPr>
        <w:tab/>
      </w:r>
      <w:r>
        <w:rPr>
          <w:rFonts w:ascii="Calibri" w:eastAsia="Times New Roman" w:hAnsi="Calibri" w:cs="Times New Roman"/>
          <w:b/>
        </w:rPr>
        <w:t xml:space="preserve">Versjon: </w:t>
      </w:r>
      <w:r>
        <w:rPr>
          <w:rFonts w:ascii="Calibri" w:eastAsia="Times New Roman" w:hAnsi="Calibri" w:cs="Times New Roman"/>
        </w:rPr>
        <w:t>1.0</w:t>
      </w:r>
    </w:p>
    <w:p w:rsidR="0041537A" w:rsidRDefault="0041537A" w:rsidP="00B8667C">
      <w:pPr>
        <w:spacing w:after="120" w:line="240" w:lineRule="auto"/>
        <w:rPr>
          <w:rFonts w:ascii="Calibri" w:eastAsia="Times New Roman" w:hAnsi="Calibri" w:cs="Times New Roman"/>
        </w:rPr>
      </w:pPr>
      <w:r w:rsidRPr="00F510A0">
        <w:rPr>
          <w:rFonts w:ascii="Calibri" w:eastAsia="Times New Roman" w:hAnsi="Calibri" w:cs="Times New Roman"/>
          <w:b/>
          <w:bCs/>
        </w:rPr>
        <w:t>Revideres innen dato</w:t>
      </w:r>
      <w:r w:rsidRPr="00F510A0">
        <w:rPr>
          <w:rFonts w:ascii="Calibri" w:eastAsia="Times New Roman" w:hAnsi="Calibri" w:cs="Times New Roman"/>
          <w:bCs/>
        </w:rPr>
        <w:t xml:space="preserve">: </w:t>
      </w:r>
      <w:r w:rsidR="00F94CE5">
        <w:rPr>
          <w:rFonts w:ascii="Calibri" w:eastAsia="Times New Roman" w:hAnsi="Calibri" w:cs="Times New Roman"/>
          <w:bCs/>
        </w:rPr>
        <w:t>01.02.</w:t>
      </w:r>
      <w:r w:rsidR="00F94CE5">
        <w:rPr>
          <w:rFonts w:ascii="Calibri" w:eastAsia="Times New Roman" w:hAnsi="Calibri" w:cs="Times New Roman"/>
        </w:rPr>
        <w:t>2024</w:t>
      </w:r>
    </w:p>
    <w:p w:rsidR="00B8667C" w:rsidRPr="00B8667C" w:rsidRDefault="00B8667C" w:rsidP="00B8667C">
      <w:pPr>
        <w:spacing w:after="120" w:line="240" w:lineRule="auto"/>
        <w:rPr>
          <w:rFonts w:ascii="Calibri" w:eastAsia="Times New Roman" w:hAnsi="Calibri" w:cs="Times New Roman"/>
        </w:rPr>
      </w:pPr>
      <w:bookmarkStart w:id="0" w:name="_GoBack"/>
      <w:bookmarkEnd w:id="0"/>
    </w:p>
    <w:tbl>
      <w:tblPr>
        <w:tblStyle w:val="Tabellrutenett"/>
        <w:tblpPr w:leftFromText="141" w:rightFromText="141" w:vertAnchor="text" w:horzAnchor="margin" w:tblpY="144"/>
        <w:tblW w:w="5000" w:type="pct"/>
        <w:tblLook w:val="04A0" w:firstRow="1" w:lastRow="0" w:firstColumn="1" w:lastColumn="0" w:noHBand="0" w:noVBand="1"/>
      </w:tblPr>
      <w:tblGrid>
        <w:gridCol w:w="420"/>
        <w:gridCol w:w="2372"/>
        <w:gridCol w:w="558"/>
        <w:gridCol w:w="2789"/>
        <w:gridCol w:w="558"/>
        <w:gridCol w:w="2365"/>
      </w:tblGrid>
      <w:tr w:rsidR="0041537A" w:rsidRPr="0053438F" w:rsidTr="00BA63DD">
        <w:trPr>
          <w:trHeight w:val="416"/>
        </w:trPr>
        <w:tc>
          <w:tcPr>
            <w:tcW w:w="5000" w:type="pct"/>
            <w:gridSpan w:val="6"/>
            <w:vAlign w:val="center"/>
          </w:tcPr>
          <w:p w:rsidR="0041537A" w:rsidRPr="00D60339" w:rsidRDefault="0041537A" w:rsidP="00B058EA">
            <w:pPr>
              <w:rPr>
                <w:b/>
                <w:sz w:val="20"/>
                <w:szCs w:val="18"/>
              </w:rPr>
            </w:pPr>
            <w:r w:rsidRPr="00D60339">
              <w:rPr>
                <w:b/>
                <w:sz w:val="20"/>
                <w:szCs w:val="18"/>
              </w:rPr>
              <w:t>VIPS Funksjonsområder (FO)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Kommunika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6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Hud/Vev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1.</w:t>
            </w: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Psykososialt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2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Kunnskap/Utvikling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7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Aktivitet/ADL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2.</w:t>
            </w: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Åndelig/Kulturelt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3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Respirasjon/Sirkula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8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øvn/Hvile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3.</w:t>
            </w: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ikkerhet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4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Ernæring/Matinntak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9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merte/Sanseinntrykk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4.</w:t>
            </w: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ammensatt status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5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Elimina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0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eksualitet/Reproduk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b/>
                <w:sz w:val="20"/>
                <w:szCs w:val="18"/>
              </w:rPr>
            </w:pP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b/>
                <w:sz w:val="20"/>
                <w:szCs w:val="18"/>
              </w:rPr>
            </w:pPr>
          </w:p>
        </w:tc>
      </w:tr>
    </w:tbl>
    <w:p w:rsidR="0041537A" w:rsidRDefault="0041537A"/>
    <w:tbl>
      <w:tblPr>
        <w:tblStyle w:val="Tabellrutenett"/>
        <w:tblW w:w="5000" w:type="pct"/>
        <w:tblLook w:val="04A0" w:firstRow="1" w:lastRow="0" w:firstColumn="1" w:lastColumn="0" w:noHBand="0" w:noVBand="1"/>
      </w:tblPr>
      <w:tblGrid>
        <w:gridCol w:w="421"/>
        <w:gridCol w:w="1746"/>
        <w:gridCol w:w="1027"/>
        <w:gridCol w:w="1869"/>
        <w:gridCol w:w="1028"/>
        <w:gridCol w:w="1945"/>
        <w:gridCol w:w="1026"/>
      </w:tblGrid>
      <w:tr w:rsidR="0041537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FO</w:t>
            </w: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Diagnoser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ICNP</w:t>
            </w: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Resultatmål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ICNP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Intervensjoner</w:t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ICNP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8</w:t>
            </w: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Problem med søvn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7226</w:t>
            </w: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strekkelig søvn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4930</w:t>
            </w: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Vurdere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TMpPC9EaXNwbGF5VGV4dD48cmVj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TMpPC9EaXNwbGF5VGV4dD48cmVj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-3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676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ch&lt;/Author&gt;&lt;Year&gt;2018&lt;/Year&gt;&lt;RecNum&gt;16&lt;/RecNum&gt;&lt;DisplayText&gt;(4)&lt;/DisplayText&gt;&lt;record&gt;&lt;rec-number&gt;16&lt;/rec-number&gt;&lt;foreign-keys&gt;&lt;key app="EN" db-id="2xdvete05559wmetadq520z95559w2xsx2td" timestamp="1606739460"&gt;16&lt;/key&gt;&lt;/foreign-keys&gt;&lt;ref-type name="Generic"&gt;13&lt;/ref-type&gt;&lt;contributors&gt;&lt;authors&gt;&lt;author&gt;March, P. PsyD&lt;/author&gt;&lt;author&gt;Schub, T. Bs&lt;/author&gt;&lt;/authors&gt;&lt;/contributors&gt;&lt;auth-address&gt;Cinahl Information Systems, Glendale, CA&lt;/auth-address&gt;&lt;titles&gt;&lt;title&gt;Sleep Deprivation&lt;/title&gt;&lt;alt-title&gt;CINAHL Nursing Guide&lt;/alt-title&gt;&lt;/titles&gt;&lt;keywords&gt;&lt;keyword&gt;Patient Education&lt;/keyword&gt;&lt;keyword&gt;Sleep Deprivation -- Diagnosis&lt;/keyword&gt;&lt;keyword&gt;Sleep Deprivation -- Epidemiology -- United States&lt;/keyword&gt;&lt;keyword&gt;Sleep Deprivation -- Risk Factors&lt;/keyword&gt;&lt;keyword&gt;Sleep Deprivation -- Symptoms&lt;/keyword&gt;&lt;keyword&gt;Sleep Deprivation -- Therapy&lt;/keyword&gt;&lt;keyword&gt;United States&lt;/keyword&gt;&lt;keyword&gt;ICD-9: V69.4&lt;/keyword&gt;&lt;keyword&gt;ICD-10: Z72.820&lt;/keyword&gt;&lt;keyword&gt;Nursing Specialty: Critical Care Nursing&lt;/keyword&gt;&lt;keyword&gt;Nursing Specialty: Medical-Surgical Nursing&lt;/keyword&gt;&lt;/keywords&gt;&lt;dates&gt;&lt;year&gt;2018&lt;/year&gt;&lt;/dates&gt;&lt;pub-location&gt;Ipswich, Massachusetts&lt;/pub-location&gt;&lt;publisher&gt;EBSCO Publishing&lt;/publisher&gt;&lt;urls&gt;&lt;related-urls&gt;&lt;url&gt;https://search.ebscohost.com/login.aspx?direct=true&amp;amp;db=nup&amp;amp;AN=T701491&amp;amp;site=nup-live&amp;amp;scope=site&lt;/url&gt;&lt;/related-urls&gt;&lt;/urls&gt;&lt;remote-database-name&gt;Nursing Reference Center Plus&lt;/remote-database-name&gt;&lt;remote-database-provider&gt;EBSCOhost&lt;/remote-database-provider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4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40380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Tilrettelegge for positiv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ski&lt;/Author&gt;&lt;Year&gt;12.11.2019&lt;/Year&gt;&lt;RecNum&gt;9&lt;/RecNum&gt;&lt;DisplayText&gt;(1)&lt;/DisplayText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119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Vurdere miljø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ski&lt;/Author&gt;&lt;Year&gt;12.11.2019&lt;/Year&gt;&lt;RecNum&gt;9&lt;/RecNum&gt;&lt;DisplayText&gt;(1, 2)&lt;/DisplayText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Cite&gt;&lt;Author&gt;Norsk legemiddelhåndbak&lt;/Author&gt;&lt;Year&gt;27.10.2020&lt;/Year&gt;&lt;RecNum&gt;12&lt;/RecNum&gt;&lt;record&gt;&lt;rec-number&gt;12&lt;/rec-number&gt;&lt;foreign-keys&gt;&lt;key app="EN" db-id="2xdvete05559wmetadq520z95559w2xsx2td" timestamp="1606732095"&gt;12&lt;/key&gt;&lt;/foreign-keys&gt;&lt;ref-type name="Web Page"&gt;12&lt;/ref-type&gt;&lt;contributors&gt;&lt;authors&gt;&lt;author&gt;Norsk legemiddelhåndbak,&lt;/author&gt;&lt;/authors&gt;&lt;/contributors&gt;&lt;titles&gt;&lt;title&gt;Søvnvansker&lt;/title&gt;&lt;/titles&gt;&lt;dates&gt;&lt;year&gt;27.10.2020&lt;/year&gt;&lt;/dates&gt;&lt;urls&gt;&lt;related-urls&gt;&lt;url&gt;https://www.legemiddelhandboka.no/T5.2/S%C3%B8vnvansker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2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2606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Håndtere insomnia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tin&lt;/Author&gt;&lt;Year&gt;Oct 10, 2020&lt;/Year&gt;&lt;RecNum&gt;11&lt;/RecNum&gt;&lt;DisplayText&gt;(5)&lt;/DisplayText&gt;&lt;record&gt;&lt;rec-number&gt;11&lt;/rec-number&gt;&lt;foreign-keys&gt;&lt;key app="EN" db-id="2xdvete05559wmetadq520z95559w2xsx2td" timestamp="1606730376"&gt;11&lt;/key&gt;&lt;/foreign-keys&gt;&lt;ref-type name="Web Page"&gt;12&lt;/ref-type&gt;&lt;contributors&gt;&lt;authors&gt;&lt;author&gt;Martin, J. L.&lt;/author&gt;&lt;/authors&gt;&lt;/contributors&gt;&lt;titles&gt;&lt;title&gt;Cognitive behavioral therapy for insomnia in adults&lt;/title&gt;&lt;/titles&gt;&lt;dates&gt;&lt;year&gt;Oct 10, 2020&lt;/year&gt;&lt;/dates&gt;&lt;urls&gt;&lt;related-urls&gt;&lt;url&gt;https://sokogskriv.no/referansestiler/vancouver.html#nettside-med-forfatter-e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5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081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Tilrettelegge for egenaktivitet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Bjorvatn&lt;/Author&gt;&lt;Year&gt;2016&lt;/Year&gt;&lt;RecNum&gt;4&lt;/RecNum&gt;&lt;DisplayText&gt;(1, 6)&lt;/DisplayText&gt;&lt;record&gt;&lt;rec-number&gt;4&lt;/rec-number&gt;&lt;foreign-keys&gt;&lt;key app="EN" db-id="2xdvete05559wmetadq520z95559w2xsx2td" timestamp="1606725426"&gt;4&lt;/key&gt;&lt;/foreign-keys&gt;&lt;ref-type name="Web Page"&gt;12&lt;/ref-type&gt;&lt;contributors&gt;&lt;authors&gt;&lt;author&gt;Bjorvatn, B.&lt;/author&gt;&lt;/authors&gt;&lt;/contributors&gt;&lt;titles&gt;&lt;title&gt;Søvnproblemer – hvordan skal de behandles?&lt;/title&gt;&lt;/titles&gt;&lt;dates&gt;&lt;year&gt;2016&lt;/year&gt;&lt;pub-dates&gt;&lt;date&gt;07.12.16&lt;/date&gt;&lt;/pub-dates&gt;&lt;/dates&gt;&lt;pub-location&gt;Helse Bergen Haukeland universitetssjukehus&amp;#xD;&lt;/pub-location&gt;&lt;publisher&gt;Nasjonal kompetansetjeneste for søvnsykdommer (SOVno)&lt;/publisher&gt;&lt;work-type&gt;Artikkel&lt;/work-type&gt;&lt;urls&gt;&lt;related-urls&gt;&lt;url&gt;https://helse-bergen.no/seksjon/sovno/Documents/202%204127_sovno_S%c3%b8vnproblemer_hvordan%20skal%20de%20behandles%202spalter_desember%202016_081216.pdf 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6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1187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tren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6)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40125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Begrense stimuler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Bjorvatn&lt;/Author&gt;&lt;Year&gt;2016&lt;/Year&gt;&lt;RecNum&gt;4&lt;/RecNum&gt;&lt;DisplayText&gt;(1, 6)&lt;/DisplayText&gt;&lt;record&gt;&lt;rec-number&gt;4&lt;/rec-number&gt;&lt;foreign-keys&gt;&lt;key app="EN" db-id="2xdvete05559wmetadq520z95559w2xsx2td" timestamp="1606725426"&gt;4&lt;/key&gt;&lt;/foreign-keys&gt;&lt;ref-type name="Web Page"&gt;12&lt;/ref-type&gt;&lt;contributors&gt;&lt;authors&gt;&lt;author&gt;Bjorvatn, B.&lt;/author&gt;&lt;/authors&gt;&lt;/contributors&gt;&lt;titles&gt;&lt;title&gt;Søvnproblemer – hvordan skal de behandles?&lt;/title&gt;&lt;/titles&gt;&lt;dates&gt;&lt;year&gt;2016&lt;/year&gt;&lt;pub-dates&gt;&lt;date&gt;07.12.16&lt;/date&gt;&lt;/pub-dates&gt;&lt;/dates&gt;&lt;pub-location&gt;Helse Bergen Haukeland universitetssjukehus&amp;#xD;&lt;/pub-location&gt;&lt;publisher&gt;Nasjonal kompetansetjeneste for søvnsykdommer (SOVno)&lt;/publisher&gt;&lt;work-type&gt;Artikkel&lt;/work-type&gt;&lt;urls&gt;&lt;related-urls&gt;&lt;url&gt;https://helse-bergen.no/seksjon/sovno/Documents/202%204127_sovno_S%c3%b8vnproblemer_hvordan%20skal%20de%20behandles%202spalter_desember%202016_081216.pdf 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6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9221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Redusere støy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BdWNrbGV5PC9BdXRob3I+PFllYXI+MTEuMDguMjAyMDwv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WFza2k8L0F1dGhv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BdWNrbGV5PC9BdXRob3I+PFllYXI+MTEuMDguMjAyMDwv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WFza2k8L0F1dGhv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5,7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038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Anvende avslapningsteknikk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Auckley&lt;/Author&gt;&lt;Year&gt;11.08.2020&lt;/Year&gt;&lt;RecNum&gt;10&lt;/RecNum&gt;&lt;DisplayText&gt;(5, 7)&lt;/DisplayText&gt;&lt;record&gt;&lt;rec-number&gt;10&lt;/rec-number&gt;&lt;foreign-keys&gt;&lt;key app="EN" db-id="2xdvete05559wmetadq520z95559w2xsx2td" timestamp="1606730033"&gt;10&lt;/key&gt;&lt;/foreign-keys&gt;&lt;ref-type name="Web Page"&gt;12&lt;/ref-type&gt;&lt;contributors&gt;&lt;authors&gt;&lt;author&gt;Auckley, D.&lt;/author&gt;&lt;/authors&gt;&lt;/contributors&gt;&lt;titles&gt;&lt;title&gt;Poor sleep in the hospital: Contributing factors and interventions&lt;/title&gt;&lt;/titles&gt;&lt;dates&gt;&lt;year&gt;11.08.2020&lt;/year&gt;&lt;pub-dates&gt;&lt;date&gt;11.08.2020&lt;/date&gt;&lt;/pub-dates&gt;&lt;/dates&gt;&lt;pub-location&gt;UpToDate&lt;/pub-location&gt;&lt;publisher&gt;UpToDate&lt;/publisher&gt;&lt;urls&gt;&lt;related-urls&gt;&lt;url&gt;https://www.uptodate.com/contents/poor-sleep-in-the-hospital-contributing-factors-and-interventions?search=Lack%20of%20sleep&amp;amp;source=search_result&amp;amp;selectedTitle=7~150&amp;amp;usage_type=default&amp;amp;display_rank=7&lt;/url&gt;&lt;/related-urls&gt;&lt;/urls&gt;&lt;custom1&gt;2020&lt;/custom1&gt;&lt;custom2&gt;30.11&lt;/custom2&gt;&lt;/record&gt;&lt;/Cite&gt;&lt;Cite&gt;&lt;Author&gt;Martin&lt;/Author&gt;&lt;Year&gt;Oct 10, 2020&lt;/Year&gt;&lt;RecNum&gt;11&lt;/RecNum&gt;&lt;record&gt;&lt;rec-number&gt;11&lt;/rec-number&gt;&lt;foreign-keys&gt;&lt;key app="EN" db-id="2xdvete05559wmetadq520z95559w2xsx2td" timestamp="1606730376"&gt;11&lt;/key&gt;&lt;/foreign-keys&gt;&lt;ref-type name="Web Page"&gt;12&lt;/ref-type&gt;&lt;contributors&gt;&lt;authors&gt;&lt;author&gt;Martin, J. L.&lt;/author&gt;&lt;/authors&gt;&lt;/contributors&gt;&lt;titles&gt;&lt;title&gt;Cognitive behavioral therapy for insomnia in adults&lt;/title&gt;&lt;/titles&gt;&lt;dates&gt;&lt;year&gt;Oct 10, 2020&lt;/year&gt;&lt;/dates&gt;&lt;urls&gt;&lt;related-urls&gt;&lt;url&gt;https://sokogskriv.no/referansestiler/vancouver.html#nettside-med-forfatter-e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5,7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44992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Leire pasient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CA4KTwvRGlzcGxheVRleHQ+PHJl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CA4KTwvRGlzcGxheVRleHQ+PHJl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8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14761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Fremme rutiner for leggetid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ch&lt;/Author&gt;&lt;Year&gt;2009&lt;/Year&gt;&lt;RecNum&gt;17&lt;/RecNum&gt;&lt;DisplayText&gt;(1, 8)&lt;/DisplayText&gt;&lt;record&gt;&lt;rec-number&gt;17&lt;/rec-number&gt;&lt;foreign-keys&gt;&lt;key app="EN" db-id="2xdvete05559wmetadq520z95559w2xsx2td" timestamp="1606807532"&gt;17&lt;/key&gt;&lt;/foreign-keys&gt;&lt;ref-type name="Web Page"&gt;12&lt;/ref-type&gt;&lt;contributors&gt;&lt;authors&gt;&lt;author&gt;March, P.&lt;/author&gt;&lt;/authors&gt;&lt;/contributors&gt;&lt;titles&gt;&lt;title&gt;Sleep Deprivation&lt;/title&gt;&lt;/titles&gt;&lt;dates&gt;&lt;year&gt;2009&lt;/year&gt;&lt;pub-dates&gt;&lt;date&gt;August 10, 2018&lt;/date&gt;&lt;/pub-dates&gt;&lt;/dates&gt;&lt;pub-location&gt;Nursing Reference Center Plus&lt;/pub-location&gt;&lt;urls&gt;&lt;related-urls&gt;&lt;url&gt;https://search.ebscohost.com/login.aspx?direct=true&amp;amp;db=nup&amp;amp;AN=T701491&amp;amp;site=nup-live&amp;amp;scope=site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8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9025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Fremme kognitiv lær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tin&lt;/Author&gt;&lt;Year&gt;Oct 10, 2020&lt;/Year&gt;&lt;RecNum&gt;11&lt;/RecNum&gt;&lt;DisplayText&gt;(1, 5)&lt;/DisplayText&gt;&lt;record&gt;&lt;rec-number&gt;11&lt;/rec-number&gt;&lt;foreign-keys&gt;&lt;key app="EN" db-id="2xdvete05559wmetadq520z95559w2xsx2td" timestamp="1606730376"&gt;11&lt;/key&gt;&lt;/foreign-keys&gt;&lt;ref-type name="Web Page"&gt;12&lt;/ref-type&gt;&lt;contributors&gt;&lt;authors&gt;&lt;author&gt;Martin, J. L.&lt;/author&gt;&lt;/authors&gt;&lt;/contributors&gt;&lt;titles&gt;&lt;title&gt;Cognitive behavioral therapy for insomnia in adults&lt;/title&gt;&lt;/titles&gt;&lt;dates&gt;&lt;year&gt;Oct 10, 2020&lt;/year&gt;&lt;/dates&gt;&lt;urls&gt;&lt;related-urls&gt;&lt;url&gt;https://sokogskriv.no/referansestiler/vancouver.html#nettside-med-forfatter-e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5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1852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Lysbehandl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BdWNrbGV5PC9BdXRob3I+PFllYXI+MTEuMDguMjAyMDwv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BdWNrbGV5PC9BdXRob3I+PFllYXI+MTEuMDguMjAyMDwv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7,9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5152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Alternativ terapi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tin&lt;/Author&gt;&lt;Year&gt;Oct 10, 2020&lt;/Year&gt;&lt;RecNum&gt;11&lt;/RecNum&gt;&lt;DisplayText&gt;(5)&lt;/DisplayText&gt;&lt;record&gt;&lt;rec-number&gt;11&lt;/rec-number&gt;&lt;foreign-keys&gt;&lt;key app="EN" db-id="2xdvete05559wmetadq520z95559w2xsx2td" timestamp="1606730376"&gt;11&lt;/key&gt;&lt;/foreign-keys&gt;&lt;ref-type name="Web Page"&gt;12&lt;/ref-type&gt;&lt;contributors&gt;&lt;authors&gt;&lt;author&gt;Martin, J. L.&lt;/author&gt;&lt;/authors&gt;&lt;/contributors&gt;&lt;titles&gt;&lt;title&gt;Cognitive behavioral therapy for insomnia in adults&lt;/title&gt;&lt;/titles&gt;&lt;dates&gt;&lt;year&gt;Oct 10, 2020&lt;/year&gt;&lt;/dates&gt;&lt;urls&gt;&lt;related-urls&gt;&lt;url&gt;https://sokogskriv.no/referansestiler/vancouver.html#nettside-med-forfatter-e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5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9143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Fremme bruk av teknikk for progressiv muskelavslapn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5)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4056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Administrering av legemiddel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WpvcjwvQXV0aG9yPjxZZWFyPjIwMTE8L1llYXI+PFJl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m9yc2sgbGVnZW1p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WpvcjwvQXV0aG9yPjxZZWFyPjIwMTE8L1llYXI+PFJl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m9yc2sgbGVnZW1p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2,5,10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2544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Evaluere respons på legemiddel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WpvcjwvQXV0aG9yPjxZZWFyPjIwMTE8L1llYXI+PFJl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m9yc2sgbGVnZW1p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WpvcjwvQXV0aG9yPjxZZWFyPjIwMTE8L1llYXI+PFJl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m9yc2sgbGVnZW1p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2,5,10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07182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helsefremmende atferd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jor&lt;/Author&gt;&lt;Year&gt;2011&lt;/Year&gt;&lt;RecNum&gt;6&lt;/RecNum&gt;&lt;DisplayText&gt;(1, 10)&lt;/DisplayText&gt;&lt;record&gt;&lt;rec-number&gt;6&lt;/rec-number&gt;&lt;foreign-keys&gt;&lt;key app="EN" db-id="2xdvete05559wmetadq520z95559w2xsx2td" timestamp="1606728050"&gt;6&lt;/key&gt;&lt;/foreign-keys&gt;&lt;ref-type name="Web Page"&gt;12&lt;/ref-type&gt;&lt;contributors&gt;&lt;authors&gt;&lt;author&gt;Major, E. F. &lt;/author&gt;&lt;author&gt;Dalgard, O. S. &lt;/author&gt;&lt;author&gt;Mathisen, S. K.&lt;/author&gt;&lt;author&gt;Nord, E.&lt;/author&gt;&lt;author&gt;Ose, S.&lt;/author&gt;&lt;author&gt;Rognerud, M.&lt;/author&gt;&lt;author&gt;Aarø, L. E.&lt;/author&gt;&lt;/authors&gt;&lt;/contributors&gt;&lt;titles&gt;&lt;title&gt;Bedre føre var... Psykisk helse: Helsefremmende og forebyggende tiltak og anbefalinger. Rapport 2011:1&lt;/title&gt;&lt;/titles&gt;&lt;dates&gt;&lt;year&gt;2011&lt;/year&gt;&lt;/dates&gt;&lt;pub-location&gt;Folkehelseinstituttet&lt;/pub-location&gt;&lt;work-type&gt;Rapport&lt;/work-type&gt;&lt;urls&gt;&lt;related-urls&gt;&lt;url&gt;https://www.fhi.no/globalassets/dokumenterfiler/rapporter/2011/rapport-20111-bedre-fore-var---psykisk-helse-helsefremmende-og-forebyggende-tiltak-og-anbefalinger-pdf.pdf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10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2956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tobakksbruk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10)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8843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pårørende om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ch&lt;/Author&gt;&lt;Year&gt;2009&lt;/Year&gt;&lt;RecNum&gt;17&lt;/RecNum&gt;&lt;DisplayText&gt;(8)&lt;/DisplayText&gt;&lt;record&gt;&lt;rec-number&gt;17&lt;/rec-number&gt;&lt;foreign-keys&gt;&lt;key app="EN" db-id="2xdvete05559wmetadq520z95559w2xsx2td" timestamp="1606807532"&gt;17&lt;/key&gt;&lt;/foreign-keys&gt;&lt;ref-type name="Web Page"&gt;12&lt;/ref-type&gt;&lt;contributors&gt;&lt;authors&gt;&lt;author&gt;March, P.&lt;/author&gt;&lt;/authors&gt;&lt;/contributors&gt;&lt;titles&gt;&lt;title&gt;Sleep Deprivation&lt;/title&gt;&lt;/titles&gt;&lt;dates&gt;&lt;year&gt;2009&lt;/year&gt;&lt;pub-dates&gt;&lt;date&gt;August 10, 2018&lt;/date&gt;&lt;/pub-dates&gt;&lt;/dates&gt;&lt;pub-location&gt;Nursing Reference Center Plus&lt;/pub-location&gt;&lt;urls&gt;&lt;related-urls&gt;&lt;url&gt;https://search.ebscohost.com/login.aspx?direct=true&amp;amp;db=nup&amp;amp;AN=T701491&amp;amp;site=nup-live&amp;amp;scope=site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8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51063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C405EC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hyperlink r:id="rId7" w:history="1">
              <w:r w:rsidR="00771E8A" w:rsidRPr="00771E8A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Tilrettelegging for nattesøvn i institusjon</w:t>
              </w:r>
            </w:hyperlink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8</w:t>
            </w: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Søvnmangel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52151</w:t>
            </w: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strekkelig søvn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4930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Vurdere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TMpPC9EaXNwbGF5VGV4dD48cmVj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TMpPC9EaXNwbGF5VGV4dD48cmVj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-3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676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Bjorvatn&lt;/Author&gt;&lt;Year&gt;2016&lt;/Year&gt;&lt;RecNum&gt;4&lt;/RecNum&gt;&lt;DisplayText&gt;(6)&lt;/DisplayText&gt;&lt;record&gt;&lt;rec-number&gt;4&lt;/rec-number&gt;&lt;foreign-keys&gt;&lt;key app="EN" db-id="2xdvete05559wmetadq520z95559w2xsx2td" timestamp="1606725426"&gt;4&lt;/key&gt;&lt;/foreign-keys&gt;&lt;ref-type name="Web Page"&gt;12&lt;/ref-type&gt;&lt;contributors&gt;&lt;authors&gt;&lt;author&gt;Bjorvatn, B.&lt;/author&gt;&lt;/authors&gt;&lt;/contributors&gt;&lt;titles&gt;&lt;title&gt;Søvnproblemer – hvordan skal de behandles?&lt;/title&gt;&lt;/titles&gt;&lt;dates&gt;&lt;year&gt;2016&lt;/year&gt;&lt;pub-dates&gt;&lt;date&gt;07.12.16&lt;/date&gt;&lt;/pub-dates&gt;&lt;/dates&gt;&lt;pub-location&gt;Helse Bergen Haukeland universitetssjukehus&amp;#xD;&lt;/pub-location&gt;&lt;publisher&gt;Nasjonal kompetansetjeneste for søvnsykdommer (SOVno)&lt;/publisher&gt;&lt;work-type&gt;Artikkel&lt;/work-type&gt;&lt;urls&gt;&lt;related-urls&gt;&lt;url&gt;https://helse-bergen.no/seksjon/sovno/Documents/202%204127_sovno_S%c3%b8vnproblemer_hvordan%20skal%20de%20behandles%202spalter_desember%202016_081216.pdf 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6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40380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rettelegge for positiv søvn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 xml:space="preserve">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Auckley&lt;/Author&gt;&lt;Year&gt;11.08.2020&lt;/Year&gt;&lt;RecNum&gt;10&lt;/RecNum&gt;&lt;DisplayText&gt;(1, 7)&lt;/DisplayText&gt;&lt;record&gt;&lt;rec-number&gt;10&lt;/rec-number&gt;&lt;foreign-keys&gt;&lt;key app="EN" db-id="2xdvete05559wmetadq520z95559w2xsx2td" timestamp="1606730033"&gt;10&lt;/key&gt;&lt;/foreign-keys&gt;&lt;ref-type name="Web Page"&gt;12&lt;/ref-type&gt;&lt;contributors&gt;&lt;authors&gt;&lt;author&gt;Auckley, D.&lt;/author&gt;&lt;/authors&gt;&lt;/contributors&gt;&lt;titles&gt;&lt;title&gt;Poor sleep in the hospital: Contributing factors and interventions&lt;/title&gt;&lt;/titles&gt;&lt;dates&gt;&lt;year&gt;11.08.2020&lt;/year&gt;&lt;pub-dates&gt;&lt;date&gt;11.08.2020&lt;/date&gt;&lt;/pub-dates&gt;&lt;/dates&gt;&lt;pub-location&gt;UpToDate&lt;/pub-location&gt;&lt;publisher&gt;UpToDate&lt;/publisher&gt;&lt;urls&gt;&lt;related-urls&gt;&lt;url&gt;https://www.uptodate.com/contents/poor-sleep-in-the-hospital-contributing-factors-and-interventions?search=Lack%20of%20sleep&amp;amp;source=search_result&amp;amp;selectedTitle=7~150&amp;amp;usage_type=default&amp;amp;display_rank=7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7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119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Håndtere insomnia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Auckley&lt;/Author&gt;&lt;Year&gt;11.08.2020&lt;/Year&gt;&lt;RecNum&gt;10&lt;/RecNum&gt;&lt;DisplayText&gt;(1, 7)&lt;/DisplayText&gt;&lt;record&gt;&lt;rec-number&gt;10&lt;/rec-number&gt;&lt;foreign-keys&gt;&lt;key app="EN" db-id="2xdvete05559wmetadq520z95559w2xsx2td" timestamp="1606730033"&gt;10&lt;/key&gt;&lt;/foreign-keys&gt;&lt;ref-type name="Web Page"&gt;12&lt;/ref-type&gt;&lt;contributors&gt;&lt;authors&gt;&lt;author&gt;Auckley, D.&lt;/author&gt;&lt;/authors&gt;&lt;/contributors&gt;&lt;titles&gt;&lt;title&gt;Poor sleep in the hospital: Contributing factors and interventions&lt;/title&gt;&lt;/titles&gt;&lt;dates&gt;&lt;year&gt;11.08.2020&lt;/year&gt;&lt;pub-dates&gt;&lt;date&gt;11.08.2020&lt;/date&gt;&lt;/pub-dates&gt;&lt;/dates&gt;&lt;pub-location&gt;UpToDate&lt;/pub-location&gt;&lt;publisher&gt;UpToDate&lt;/publisher&gt;&lt;urls&gt;&lt;related-urls&gt;&lt;url&gt;https://www.uptodate.com/contents/poor-sleep-in-the-hospital-contributing-factors-and-interventions?search=Lack%20of%20sleep&amp;amp;source=search_result&amp;amp;selectedTitle=7~150&amp;amp;usage_type=default&amp;amp;display_rank=7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7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081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C405EC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hyperlink r:id="rId8" w:history="1">
              <w:r w:rsidR="00771E8A" w:rsidRPr="00771E8A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Tilrettelegging for nattesøvn i institusjon</w:t>
              </w:r>
            </w:hyperlink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sz w:val="18"/>
                <w:szCs w:val="18"/>
              </w:rPr>
              <w:t>Smerter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3130</w:t>
            </w: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Mestrer smerte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40749</w:t>
            </w: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Overvåke smerter 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Major&lt;/Author&gt;&lt;Year&gt;2011&lt;/Year&gt;&lt;RecNum&gt;6&lt;/RecNum&gt;&lt;DisplayText&gt;(10)&lt;/DisplayText&gt;&lt;record&gt;&lt;rec-number&gt;6&lt;/rec-number&gt;&lt;foreign-keys&gt;&lt;key app="EN" db-id="2xdvete05559wmetadq520z95559w2xsx2td" timestamp="1606728050"&gt;6&lt;/key&gt;&lt;/foreign-keys&gt;&lt;ref-type name="Web Page"&gt;12&lt;/ref-type&gt;&lt;contributors&gt;&lt;authors&gt;&lt;author&gt;Major, E. F. &lt;/author&gt;&lt;author&gt;Dalgard, O. S. &lt;/author&gt;&lt;author&gt;Mathisen, S. K.&lt;/author&gt;&lt;author&gt;Nord, E.&lt;/author&gt;&lt;author&gt;Ose, S.&lt;/author&gt;&lt;author&gt;Rognerud, M.&lt;/author&gt;&lt;author&gt;Aarø, L. E.&lt;/author&gt;&lt;/authors&gt;&lt;/contributors&gt;&lt;titles&gt;&lt;title&gt;Bedre føre var... Psykisk helse: Helsefremmende og forebyggende tiltak og anbefalinger. Rapport 2011:1&lt;/title&gt;&lt;/titles&gt;&lt;dates&gt;&lt;year&gt;2011&lt;/year&gt;&lt;/dates&gt;&lt;pub-location&gt;Folkehelseinstituttet&lt;/pub-location&gt;&lt;work-type&gt;Rapport&lt;/work-type&gt;&lt;urls&gt;&lt;related-urls&gt;&lt;url&gt;https://www.fhi.no/globalassets/dokumenterfiler/rapporter/2011/rapport-20111-bedre-fore-var---psykisk-helse-helsefremmende-og-forebyggende-tiltak-og-anbefalinger-pdf.pdf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0)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8929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smerter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9008</w:t>
            </w: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C405EC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hyperlink r:id="rId9" w:history="1">
              <w:r w:rsidR="00771E8A" w:rsidRPr="00771E8A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Kartlegging av langvarig smerte</w:t>
              </w:r>
            </w:hyperlink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C405EC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hyperlink r:id="rId10" w:history="1">
              <w:r w:rsidR="00771E8A" w:rsidRPr="00771E8A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Kartlegging av akutt smerte</w:t>
              </w:r>
            </w:hyperlink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t>Se nasjonal VP: Smerte - kronisk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t>Se nasjonal VP: Smerte - akutt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3</w:t>
            </w: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Dyspné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9433</w:t>
            </w: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dyspné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9264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Henvise til helsepersonell 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EF1dGhvcj5QYXRpbDwvQXV0aG9yPjxZZWFyPjIwMTk8L1llYXI+PFJl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</w:fldData>
              </w:fldChar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EF1dGhvcj5QYXRpbDwvQXV0aG9yPjxZZWFyPjIwMTk8L1llYXI+PFJl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</w:fldData>
              </w:fldChar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1,12)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2567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strekkelig søvn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4930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Henvise til respirasjonsterapeut 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Senter for søvnmedisin&lt;/Author&gt;&lt;Year&gt;21.09.2020&lt;/Year&gt;&lt;RecNum&gt;8&lt;/RecNum&gt;&lt;DisplayText&gt;(12)&lt;/DisplayText&gt;&lt;record&gt;&lt;rec-number&gt;8&lt;/rec-number&gt;&lt;foreign-keys&gt;&lt;key app="EN" db-id="2xdvete05559wmetadq520z95559w2xsx2td" timestamp="1606729427"&gt;8&lt;/key&gt;&lt;/foreign-keys&gt;&lt;ref-type name="Web Page"&gt;12&lt;/ref-type&gt;&lt;contributors&gt;&lt;authors&gt;&lt;author&gt;Senter for søvnmedisin,&lt;/author&gt;&lt;/authors&gt;&lt;/contributors&gt;&lt;titles&gt;&lt;title&gt;Snorking og søvnapné&lt;/title&gt;&lt;/titles&gt;&lt;dates&gt;&lt;year&gt;21.09.2020&lt;/year&gt;&lt;pub-dates&gt;&lt;date&gt;21.09.2020&lt;/date&gt;&lt;/pub-dates&gt;&lt;/dates&gt;&lt;pub-location&gt;Helse Bergen Haukeland universitetssjukehus&lt;/pub-location&gt;&lt;work-type&gt;Nettside&lt;/work-type&gt;&lt;urls&gt;&lt;related-urls&gt;&lt;url&gt;https://helse-bergen.no/behandlinger/snorking-og-sovnapn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2)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51913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fredsstillende prosess i muskel-skjellett funksjon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8092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Undervise om helsefremmende atferd 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Senter for søvnmedisin&lt;/Author&gt;&lt;Year&gt;21.09.2020&lt;/Year&gt;&lt;RecNum&gt;8&lt;/RecNum&gt;&lt;DisplayText&gt;(12)&lt;/DisplayText&gt;&lt;record&gt;&lt;rec-number&gt;8&lt;/rec-number&gt;&lt;foreign-keys&gt;&lt;key app="EN" db-id="2xdvete05559wmetadq520z95559w2xsx2td" timestamp="1606729427"&gt;8&lt;/key&gt;&lt;/foreign-keys&gt;&lt;ref-type name="Web Page"&gt;12&lt;/ref-type&gt;&lt;contributors&gt;&lt;authors&gt;&lt;author&gt;Senter for søvnmedisin,&lt;/author&gt;&lt;/authors&gt;&lt;/contributors&gt;&lt;titles&gt;&lt;title&gt;Snorking og søvnapné&lt;/title&gt;&lt;/titles&gt;&lt;dates&gt;&lt;year&gt;21.09.2020&lt;/year&gt;&lt;pub-dates&gt;&lt;date&gt;21.09.2020&lt;/date&gt;&lt;/pub-dates&gt;&lt;/dates&gt;&lt;pub-location&gt;Helse Bergen Haukeland universitetssjukehus&lt;/pub-location&gt;&lt;work-type&gt;Nettside&lt;/work-type&gt;&lt;urls&gt;&lt;related-urls&gt;&lt;url&gt;https://helse-bergen.no/behandlinger/snorking-og-sovnapn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2)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2956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</w:tbl>
    <w:p w:rsidR="00E816D2" w:rsidRDefault="00E816D2">
      <w:pPr>
        <w:rPr>
          <w:rFonts w:ascii="Calibri" w:hAnsi="Calibri" w:cs="Calibri"/>
          <w:sz w:val="18"/>
          <w:szCs w:val="18"/>
        </w:rPr>
      </w:pPr>
    </w:p>
    <w:p w:rsidR="00E816D2" w:rsidRPr="00771E8A" w:rsidRDefault="00E816D2">
      <w:pPr>
        <w:rPr>
          <w:rFonts w:ascii="Calibri" w:eastAsia="Times New Roman" w:hAnsi="Calibri" w:cs="Times New Roman"/>
          <w:b/>
          <w:bCs/>
          <w:lang w:val="en-US"/>
        </w:rPr>
      </w:pPr>
      <w:r w:rsidRPr="00771E8A">
        <w:rPr>
          <w:rFonts w:ascii="Calibri" w:eastAsia="Times New Roman" w:hAnsi="Calibri" w:cs="Times New Roman"/>
          <w:b/>
          <w:bCs/>
          <w:lang w:val="en-US"/>
        </w:rPr>
        <w:t>Referanser</w:t>
      </w:r>
    </w:p>
    <w:p w:rsidR="00771E8A" w:rsidRPr="00477C44" w:rsidRDefault="00771E8A" w:rsidP="00B058EA">
      <w:pPr>
        <w:pStyle w:val="Listeavsnitt"/>
        <w:numPr>
          <w:ilvl w:val="0"/>
          <w:numId w:val="3"/>
        </w:numPr>
        <w:spacing w:after="0"/>
        <w:rPr>
          <w:sz w:val="20"/>
          <w:szCs w:val="20"/>
          <w:lang w:val="en-US"/>
        </w:rPr>
      </w:pPr>
      <w:r w:rsidRPr="00477C44">
        <w:rPr>
          <w:sz w:val="20"/>
          <w:szCs w:val="20"/>
          <w:lang w:val="en-US"/>
        </w:rPr>
        <w:t xml:space="preserve">Maski K. Insufficient sleep: Evaluation and management UpToDate12.11.2019 [updated 12.11.2020; cited 2020 30.11]. Available from: </w:t>
      </w:r>
      <w:hyperlink r:id="rId11" w:history="1">
        <w:r w:rsidR="00B058EA" w:rsidRPr="00A40252">
          <w:rPr>
            <w:rStyle w:val="Hyperkobling"/>
            <w:sz w:val="20"/>
            <w:szCs w:val="20"/>
            <w:lang w:val="en-US"/>
          </w:rPr>
          <w:t>https://www.uptodate.com/contents/97866</w:t>
        </w:r>
      </w:hyperlink>
      <w:r w:rsidR="00B058EA">
        <w:rPr>
          <w:sz w:val="20"/>
          <w:szCs w:val="20"/>
          <w:lang w:val="en-US"/>
        </w:rPr>
        <w:t xml:space="preserve">.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</w:rPr>
      </w:pPr>
      <w:r w:rsidRPr="00771E8A">
        <w:rPr>
          <w:sz w:val="20"/>
          <w:szCs w:val="20"/>
        </w:rPr>
        <w:t>2.</w:t>
      </w:r>
      <w:r w:rsidRPr="00771E8A">
        <w:rPr>
          <w:sz w:val="20"/>
          <w:szCs w:val="20"/>
        </w:rPr>
        <w:tab/>
        <w:t xml:space="preserve">Norsk legemiddelhåndbak. Søvnvansker 27.10.2020 [cited 2020 30.11]. Available from: </w:t>
      </w:r>
      <w:hyperlink r:id="rId12" w:history="1">
        <w:r w:rsidRPr="00771E8A">
          <w:rPr>
            <w:rStyle w:val="Hyperkobling"/>
            <w:sz w:val="20"/>
            <w:szCs w:val="20"/>
          </w:rPr>
          <w:t>https://www.legemiddelhandboka.no/T5.2/S%C3%B8vnvansker</w:t>
        </w:r>
      </w:hyperlink>
      <w:r w:rsidRPr="00771E8A">
        <w:rPr>
          <w:sz w:val="20"/>
          <w:szCs w:val="20"/>
        </w:rPr>
        <w:t xml:space="preserve">.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3.</w:t>
      </w:r>
      <w:r w:rsidRPr="00771E8A">
        <w:rPr>
          <w:sz w:val="20"/>
          <w:szCs w:val="20"/>
          <w:lang w:val="en-US"/>
        </w:rPr>
        <w:tab/>
        <w:t>Winkelman JW. Overview of the treatment of insomnia in adults [Overview]. UpToDateOct. 2020 [updated 10. oct. 2020; cited 202</w:t>
      </w:r>
      <w:r w:rsidR="00B058EA">
        <w:rPr>
          <w:sz w:val="20"/>
          <w:szCs w:val="20"/>
          <w:lang w:val="en-US"/>
        </w:rPr>
        <w:t xml:space="preserve">0 23.11]. Available from: </w:t>
      </w:r>
      <w:hyperlink r:id="rId13" w:history="1">
        <w:r w:rsidR="00B058EA" w:rsidRPr="00A40252">
          <w:rPr>
            <w:rStyle w:val="Hyperkobling"/>
            <w:sz w:val="20"/>
            <w:szCs w:val="20"/>
            <w:lang w:val="en-US"/>
          </w:rPr>
          <w:t>https://www.uptodate.com/contents/97867</w:t>
        </w:r>
      </w:hyperlink>
      <w:r w:rsidR="00B058EA">
        <w:rPr>
          <w:sz w:val="20"/>
          <w:szCs w:val="20"/>
          <w:lang w:val="en-US"/>
        </w:rPr>
        <w:t xml:space="preserve">. </w:t>
      </w:r>
    </w:p>
    <w:p w:rsidR="00771E8A" w:rsidRPr="00771E8A" w:rsidRDefault="00771E8A" w:rsidP="00771E8A">
      <w:pPr>
        <w:spacing w:after="0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4.</w:t>
      </w:r>
      <w:r w:rsidRPr="00771E8A">
        <w:rPr>
          <w:sz w:val="20"/>
          <w:szCs w:val="20"/>
          <w:lang w:val="en-US"/>
        </w:rPr>
        <w:tab/>
        <w:t xml:space="preserve">March PP, Schub TB. </w:t>
      </w:r>
      <w:hyperlink r:id="rId14" w:history="1">
        <w:r w:rsidRPr="00771E8A">
          <w:rPr>
            <w:rStyle w:val="Hyperkobling"/>
            <w:sz w:val="20"/>
            <w:szCs w:val="20"/>
            <w:lang w:val="en-US"/>
          </w:rPr>
          <w:t>Sleep Deprivation</w:t>
        </w:r>
      </w:hyperlink>
      <w:r w:rsidRPr="00771E8A">
        <w:rPr>
          <w:sz w:val="20"/>
          <w:szCs w:val="20"/>
          <w:lang w:val="en-US"/>
        </w:rPr>
        <w:t>. Ipswich, Massachusetts: EBSCO Publishing; 2018.</w:t>
      </w:r>
    </w:p>
    <w:p w:rsidR="00771E8A" w:rsidRPr="00771E8A" w:rsidRDefault="00771E8A" w:rsidP="00B058E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5.</w:t>
      </w:r>
      <w:r w:rsidRPr="00771E8A">
        <w:rPr>
          <w:sz w:val="20"/>
          <w:szCs w:val="20"/>
          <w:lang w:val="en-US"/>
        </w:rPr>
        <w:tab/>
        <w:t>Martin JL. Cognitive behavioral therapy for insomnia in adults</w:t>
      </w:r>
      <w:r w:rsidR="00B058EA">
        <w:rPr>
          <w:sz w:val="20"/>
          <w:szCs w:val="20"/>
          <w:lang w:val="en-US"/>
        </w:rPr>
        <w:t>.</w:t>
      </w:r>
      <w:r w:rsidRPr="00771E8A">
        <w:rPr>
          <w:sz w:val="20"/>
          <w:szCs w:val="20"/>
          <w:lang w:val="en-US"/>
        </w:rPr>
        <w:t xml:space="preserve"> </w:t>
      </w:r>
      <w:r w:rsidR="00B058EA" w:rsidRPr="00771E8A">
        <w:rPr>
          <w:sz w:val="20"/>
          <w:szCs w:val="20"/>
          <w:lang w:val="en-US"/>
        </w:rPr>
        <w:t xml:space="preserve">UpToDate </w:t>
      </w:r>
      <w:r w:rsidRPr="00771E8A">
        <w:rPr>
          <w:sz w:val="20"/>
          <w:szCs w:val="20"/>
          <w:lang w:val="en-US"/>
        </w:rPr>
        <w:t xml:space="preserve">Oct 10, 2020 [cited 2020 30.11]. Available from: </w:t>
      </w:r>
      <w:hyperlink r:id="rId15" w:history="1">
        <w:r w:rsidR="00B058EA" w:rsidRPr="00A40252">
          <w:rPr>
            <w:rStyle w:val="Hyperkobling"/>
            <w:sz w:val="20"/>
            <w:szCs w:val="20"/>
            <w:lang w:val="en-US"/>
          </w:rPr>
          <w:t>https://www.uptodate.com/contents/97869</w:t>
        </w:r>
      </w:hyperlink>
      <w:r w:rsidR="00B058EA">
        <w:rPr>
          <w:sz w:val="20"/>
          <w:szCs w:val="20"/>
          <w:lang w:val="en-US"/>
        </w:rPr>
        <w:t xml:space="preserve">.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</w:rPr>
        <w:t>6.</w:t>
      </w:r>
      <w:r w:rsidRPr="00771E8A">
        <w:rPr>
          <w:sz w:val="20"/>
          <w:szCs w:val="20"/>
        </w:rPr>
        <w:tab/>
        <w:t xml:space="preserve">Bjorvatn B. Søvnproblemer – hvordan skal de behandles? [Artikkel]. Helse Bergen Haukeland universitetssjukehus Nasjonal kompetansetjeneste for søvnsykdommer (SOVno) 2016 [updated 07.12.16; cited 2020 30.11]. </w:t>
      </w:r>
      <w:r w:rsidRPr="00771E8A">
        <w:rPr>
          <w:sz w:val="20"/>
          <w:szCs w:val="20"/>
          <w:lang w:val="en-US"/>
        </w:rPr>
        <w:t xml:space="preserve">Available from: </w:t>
      </w:r>
      <w:hyperlink r:id="rId16" w:history="1">
        <w:r w:rsidRPr="00771E8A">
          <w:rPr>
            <w:rStyle w:val="Hyperkobling"/>
            <w:sz w:val="20"/>
            <w:szCs w:val="20"/>
            <w:lang w:val="en-US"/>
          </w:rPr>
          <w:t>https://helse-bergen.no/seksjon/sovno/Documents/202%204127_sovno_S%c3%b8vnproblemer_hvordan%20skal%20de%20behandles%202spalter_desember%202016_081216.pdf</w:t>
        </w:r>
      </w:hyperlink>
      <w:r w:rsidRPr="00771E8A">
        <w:rPr>
          <w:sz w:val="20"/>
          <w:szCs w:val="20"/>
          <w:lang w:val="en-US"/>
        </w:rPr>
        <w:t xml:space="preserve"> 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7.</w:t>
      </w:r>
      <w:r w:rsidRPr="00771E8A">
        <w:rPr>
          <w:sz w:val="20"/>
          <w:szCs w:val="20"/>
          <w:lang w:val="en-US"/>
        </w:rPr>
        <w:tab/>
        <w:t xml:space="preserve">Auckley D. Poor sleep in the hospital: Contributing factors and interventions UpToDate: UpToDate; 11.08.2020 [updated 11.08.2020; cited 2020 30.11]. Available from: </w:t>
      </w:r>
      <w:hyperlink r:id="rId17" w:history="1">
        <w:r w:rsidR="00B058EA" w:rsidRPr="00A40252">
          <w:rPr>
            <w:rStyle w:val="Hyperkobling"/>
            <w:sz w:val="20"/>
            <w:szCs w:val="20"/>
            <w:lang w:val="en-US"/>
          </w:rPr>
          <w:t>https://www.uptodate.com/contents/97849</w:t>
        </w:r>
      </w:hyperlink>
      <w:r w:rsidR="00B058EA">
        <w:rPr>
          <w:sz w:val="20"/>
          <w:szCs w:val="20"/>
          <w:lang w:val="en-US"/>
        </w:rPr>
        <w:t xml:space="preserve">  </w:t>
      </w:r>
      <w:r w:rsidRPr="00771E8A">
        <w:rPr>
          <w:sz w:val="20"/>
          <w:szCs w:val="20"/>
          <w:lang w:val="en-US"/>
        </w:rPr>
        <w:t xml:space="preserve">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8.</w:t>
      </w:r>
      <w:r w:rsidRPr="00771E8A">
        <w:rPr>
          <w:sz w:val="20"/>
          <w:szCs w:val="20"/>
          <w:lang w:val="en-US"/>
        </w:rPr>
        <w:tab/>
        <w:t xml:space="preserve">March P. Sleep Deprivation Nursing Reference Center Plus2009 [updated August 10, 2018; cited 2020 30.11]. Available from: </w:t>
      </w:r>
      <w:hyperlink r:id="rId18" w:history="1">
        <w:r w:rsidRPr="00771E8A">
          <w:rPr>
            <w:rStyle w:val="Hyperkobling"/>
            <w:sz w:val="20"/>
            <w:szCs w:val="20"/>
            <w:lang w:val="en-US"/>
          </w:rPr>
          <w:t>https://search.ebscohost.com/login.aspx?direct=true&amp;db=nup&amp;AN=T701491&amp;site=nup-live&amp;scope=site</w:t>
        </w:r>
      </w:hyperlink>
      <w:r w:rsidRPr="00771E8A">
        <w:rPr>
          <w:sz w:val="20"/>
          <w:szCs w:val="20"/>
          <w:lang w:val="en-US"/>
        </w:rPr>
        <w:t xml:space="preserve">.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</w:rPr>
      </w:pPr>
      <w:r w:rsidRPr="00771E8A">
        <w:rPr>
          <w:sz w:val="20"/>
          <w:szCs w:val="20"/>
        </w:rPr>
        <w:t>9.</w:t>
      </w:r>
      <w:r w:rsidRPr="00771E8A">
        <w:rPr>
          <w:sz w:val="20"/>
          <w:szCs w:val="20"/>
        </w:rPr>
        <w:tab/>
        <w:t xml:space="preserve">Nasjonal kompetansetjeneste for søvnsykdommer. Lysbehandling av søvnsykdommer [Nettside]. Helse Bergen Haukeland universitetssjukehus2018 [updated 2018; cited 2020 30.11]. Available from: </w:t>
      </w:r>
      <w:hyperlink r:id="rId19" w:history="1">
        <w:r w:rsidRPr="00771E8A">
          <w:rPr>
            <w:rStyle w:val="Hyperkobling"/>
            <w:sz w:val="20"/>
            <w:szCs w:val="20"/>
          </w:rPr>
          <w:t>https://helse-bergen.no/behandlinger/lysbehandling-av-sovnsykdommer</w:t>
        </w:r>
      </w:hyperlink>
      <w:r w:rsidRPr="00771E8A">
        <w:rPr>
          <w:sz w:val="20"/>
          <w:szCs w:val="20"/>
        </w:rPr>
        <w:t xml:space="preserve">  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</w:rPr>
      </w:pPr>
      <w:r w:rsidRPr="00771E8A">
        <w:rPr>
          <w:sz w:val="20"/>
          <w:szCs w:val="20"/>
        </w:rPr>
        <w:t>10.</w:t>
      </w:r>
      <w:r w:rsidRPr="00771E8A">
        <w:rPr>
          <w:sz w:val="20"/>
          <w:szCs w:val="20"/>
        </w:rPr>
        <w:tab/>
        <w:t xml:space="preserve">Major EF, Dalgard OS, Mathisen SK, Nord E, Ose S, Rognerud M, et al. Bedre føre var... Psykisk helse: Helsefremmende og forebyggende tiltak og anbefalinger. Rapport 2011:1 [Rapport]. Folkehelseinstituttet2011 [cited 2020 30.11]. Available from: </w:t>
      </w:r>
      <w:hyperlink r:id="rId20" w:history="1">
        <w:r w:rsidRPr="00771E8A">
          <w:rPr>
            <w:rStyle w:val="Hyperkobling"/>
            <w:sz w:val="20"/>
            <w:szCs w:val="20"/>
          </w:rPr>
          <w:t>https://www.fhi.no/globalassets/dokumenterfiler/rapporter/2011/rapport-20111-bedre-fore-var---psykisk-helse-helsefremmende-og-forebyggende-tiltak-og-anbefalinger-pdf.pdf</w:t>
        </w:r>
      </w:hyperlink>
      <w:r w:rsidRPr="00771E8A">
        <w:rPr>
          <w:sz w:val="20"/>
          <w:szCs w:val="20"/>
        </w:rPr>
        <w:t xml:space="preserve">. </w:t>
      </w:r>
    </w:p>
    <w:p w:rsidR="006A040E" w:rsidRPr="006A040E" w:rsidRDefault="00771E8A" w:rsidP="006A040E">
      <w:pPr>
        <w:spacing w:after="0"/>
        <w:ind w:left="705" w:hanging="705"/>
        <w:rPr>
          <w:sz w:val="20"/>
          <w:szCs w:val="20"/>
        </w:rPr>
      </w:pPr>
      <w:r w:rsidRPr="00771E8A">
        <w:rPr>
          <w:sz w:val="20"/>
          <w:szCs w:val="20"/>
          <w:lang w:val="en-US"/>
        </w:rPr>
        <w:t>11.</w:t>
      </w:r>
      <w:r w:rsidRPr="00771E8A">
        <w:rPr>
          <w:sz w:val="20"/>
          <w:szCs w:val="20"/>
          <w:lang w:val="en-US"/>
        </w:rPr>
        <w:tab/>
      </w:r>
      <w:r w:rsidR="006A040E" w:rsidRPr="006A040E">
        <w:rPr>
          <w:rFonts w:ascii="Segoe UI" w:hAnsi="Segoe UI" w:cs="Segoe UI"/>
          <w:sz w:val="18"/>
          <w:szCs w:val="18"/>
          <w:lang w:val="en-US"/>
        </w:rPr>
        <w:t xml:space="preserve">Patil SP, Ayappa IA, Caples SM, Kimoff RJ, Patel SR, Harrod CG. Treatment of Adult Obstructive Sleep Apnea with Positive Airway Pressure: An American Academy of Sleep Medicine Clinical Practice Guideline BMJ2019 [updated Feb 15PMC6374094]. </w:t>
      </w:r>
      <w:r w:rsidR="006A040E">
        <w:rPr>
          <w:rFonts w:ascii="Segoe UI" w:hAnsi="Segoe UI" w:cs="Segoe UI"/>
          <w:sz w:val="18"/>
          <w:szCs w:val="18"/>
        </w:rPr>
        <w:t xml:space="preserve">2019/02/10:[335-43]. Available from: </w:t>
      </w:r>
      <w:hyperlink r:id="rId21" w:history="1">
        <w:r w:rsidR="006A040E" w:rsidRPr="00B8667C">
          <w:rPr>
            <w:rStyle w:val="Hyperkobling"/>
            <w:sz w:val="20"/>
            <w:szCs w:val="20"/>
          </w:rPr>
          <w:t>https://bestpractice.bmj.com/topics/en-gb/215</w:t>
        </w:r>
      </w:hyperlink>
    </w:p>
    <w:p w:rsidR="00771E8A" w:rsidRPr="00771E8A" w:rsidRDefault="00771E8A" w:rsidP="006A040E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</w:rPr>
        <w:t>12.</w:t>
      </w:r>
      <w:r w:rsidRPr="00771E8A">
        <w:rPr>
          <w:sz w:val="20"/>
          <w:szCs w:val="20"/>
        </w:rPr>
        <w:tab/>
        <w:t xml:space="preserve">Senter for søvnmedisin. Snorking og søvnapné [Nettside]. Helse Bergen Haukeland universitetssjukehus21.09.2020 [updated 21.09.2020; cited 2020 30.11]. </w:t>
      </w:r>
      <w:r w:rsidRPr="00771E8A">
        <w:rPr>
          <w:sz w:val="20"/>
          <w:szCs w:val="20"/>
          <w:lang w:val="en-US"/>
        </w:rPr>
        <w:t xml:space="preserve">Available from: </w:t>
      </w:r>
      <w:hyperlink r:id="rId22" w:history="1">
        <w:r w:rsidRPr="00771E8A">
          <w:rPr>
            <w:rStyle w:val="Hyperkobling"/>
            <w:sz w:val="20"/>
            <w:szCs w:val="20"/>
            <w:lang w:val="en-US"/>
          </w:rPr>
          <w:t>https://helse-bergen.no/behandlinger/snorking-og-sovnapn</w:t>
        </w:r>
      </w:hyperlink>
      <w:r w:rsidRPr="00771E8A">
        <w:rPr>
          <w:sz w:val="20"/>
          <w:szCs w:val="20"/>
          <w:lang w:val="en-US"/>
        </w:rPr>
        <w:t xml:space="preserve">. </w:t>
      </w:r>
    </w:p>
    <w:p w:rsidR="00E816D2" w:rsidRPr="00771E8A" w:rsidRDefault="00771E8A" w:rsidP="00771E8A">
      <w:pPr>
        <w:spacing w:after="0"/>
        <w:ind w:left="705" w:hanging="705"/>
        <w:rPr>
          <w:rFonts w:ascii="Calibri" w:hAnsi="Calibri" w:cs="Calibri"/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13.</w:t>
      </w:r>
      <w:r w:rsidRPr="00771E8A">
        <w:rPr>
          <w:sz w:val="20"/>
          <w:szCs w:val="20"/>
          <w:lang w:val="en-US"/>
        </w:rPr>
        <w:tab/>
        <w:t xml:space="preserve">Patient education: Restless legs syndrome (The Basics) UpToDateNov 30, 2020 [cited 2020 30.11]. Available from: </w:t>
      </w:r>
      <w:hyperlink r:id="rId23" w:history="1">
        <w:r w:rsidR="006A040E" w:rsidRPr="00A40252">
          <w:rPr>
            <w:rStyle w:val="Hyperkobling"/>
            <w:sz w:val="20"/>
            <w:szCs w:val="20"/>
            <w:lang w:val="en-US"/>
          </w:rPr>
          <w:t>https://www.uptodate.com/contents/16243</w:t>
        </w:r>
      </w:hyperlink>
      <w:r w:rsidR="006A040E">
        <w:rPr>
          <w:rStyle w:val="Hyperkobling"/>
          <w:sz w:val="20"/>
          <w:szCs w:val="20"/>
          <w:lang w:val="en-US"/>
        </w:rPr>
        <w:t xml:space="preserve"> </w:t>
      </w:r>
    </w:p>
    <w:p w:rsidR="00AA5495" w:rsidRPr="00771E8A" w:rsidRDefault="00AA5495">
      <w:pPr>
        <w:rPr>
          <w:rFonts w:ascii="Calibri" w:hAnsi="Calibri" w:cs="Calibri"/>
          <w:sz w:val="18"/>
          <w:szCs w:val="18"/>
          <w:lang w:val="en-US"/>
        </w:rPr>
      </w:pPr>
    </w:p>
    <w:p w:rsidR="00AA5495" w:rsidRPr="00771E8A" w:rsidRDefault="00AA5495">
      <w:pPr>
        <w:rPr>
          <w:rFonts w:ascii="Calibri" w:hAnsi="Calibri" w:cs="Calibri"/>
          <w:sz w:val="18"/>
          <w:szCs w:val="18"/>
          <w:lang w:val="en-US"/>
        </w:rPr>
      </w:pPr>
      <w:r w:rsidRPr="00771E8A">
        <w:rPr>
          <w:rFonts w:ascii="Calibri" w:hAnsi="Calibri" w:cs="Calibri"/>
          <w:sz w:val="18"/>
          <w:szCs w:val="18"/>
          <w:lang w:val="en-US"/>
        </w:rPr>
        <w:br w:type="page"/>
      </w:r>
    </w:p>
    <w:p w:rsidR="00AA5495" w:rsidRDefault="00AA5495">
      <w:pPr>
        <w:rPr>
          <w:rFonts w:ascii="Calibri" w:eastAsia="Times New Roman" w:hAnsi="Calibri" w:cs="Times New Roman"/>
          <w:b/>
          <w:bCs/>
        </w:rPr>
      </w:pPr>
      <w:r>
        <w:rPr>
          <w:rFonts w:ascii="Calibri" w:eastAsia="Times New Roman" w:hAnsi="Calibri" w:cs="Times New Roman"/>
          <w:b/>
          <w:bCs/>
        </w:rPr>
        <w:t>Metoderappor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561"/>
        <w:gridCol w:w="8501"/>
      </w:tblGrid>
      <w:tr w:rsidR="00771E8A" w:rsidRPr="00771E8A" w:rsidTr="00771E8A">
        <w:tc>
          <w:tcPr>
            <w:tcW w:w="5000" w:type="pct"/>
            <w:gridSpan w:val="2"/>
            <w:shd w:val="clear" w:color="auto" w:fill="EAF1DD"/>
            <w:vAlign w:val="center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AVGRENSNING OG FORMÅL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1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Overordnede mål for VP: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</w:t>
            </w:r>
          </w:p>
          <w:p w:rsid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Behandling av pasienter med søvnforstyrrelser.</w:t>
            </w:r>
          </w:p>
          <w:p w:rsidR="00771E8A" w:rsidRP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2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Hvem gjelder VP for (populasjon, pasient):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</w:t>
            </w:r>
          </w:p>
          <w:p w:rsid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Alle voksne pasienter.</w:t>
            </w:r>
          </w:p>
          <w:p w:rsidR="00771E8A" w:rsidRP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3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>Navn, tittel og arbeidssted på medlemmer av arbeidsgruppen som har utarbeidet VP-en</w:t>
            </w:r>
            <w:r w:rsidRPr="00771E8A"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  <w:t xml:space="preserve">: </w:t>
            </w:r>
          </w:p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Annika Brandal, sykepleier,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SSHF,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innleide HF ressurser, klinisk dokumentasjon EPJ, Avdeling Teknologi og e-helse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, HSØ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.</w:t>
            </w:r>
          </w:p>
          <w:p w:rsid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Sidsel Ragnhild Børmark, CRNA, MSc, PhD, Prosessansvarlig klinisk dokumentasjon EPJ, Avdeling Teknologi og e-helse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, HSØ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.</w:t>
            </w:r>
          </w:p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c>
          <w:tcPr>
            <w:tcW w:w="5000" w:type="pct"/>
            <w:gridSpan w:val="2"/>
            <w:shd w:val="clear" w:color="auto" w:fill="EAF1DD"/>
            <w:vAlign w:val="center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INVOLVERING AV INTERESSENTER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4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 xml:space="preserve">Synspunkter og preferanser fra </w:t>
            </w:r>
            <w:r w:rsidRPr="00771E8A">
              <w:rPr>
                <w:rFonts w:ascii="Calibri" w:eastAsia="Times New Roman" w:hAnsi="Calibri" w:cs="Calibri"/>
                <w:b/>
                <w:bCs/>
                <w:iCs/>
                <w:sz w:val="20"/>
                <w:szCs w:val="20"/>
                <w:lang w:eastAsia="nb-NO"/>
              </w:rPr>
              <w:t xml:space="preserve">målgruppen som VP-en gjelder for: </w:t>
            </w:r>
            <w:r w:rsidRPr="00771E8A">
              <w:rPr>
                <w:rFonts w:ascii="Calibri" w:eastAsia="Times New Roman" w:hAnsi="Calibri" w:cs="Calibri"/>
                <w:bCs/>
                <w:iCs/>
                <w:sz w:val="20"/>
                <w:szCs w:val="20"/>
                <w:lang w:eastAsia="nb-NO"/>
              </w:rPr>
              <w:t xml:space="preserve">  </w:t>
            </w:r>
          </w:p>
          <w:p w:rsid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Planen er ikke vurdert av pasientgruppe.</w:t>
            </w:r>
          </w:p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c>
          <w:tcPr>
            <w:tcW w:w="5000" w:type="pct"/>
            <w:gridSpan w:val="2"/>
            <w:shd w:val="clear" w:color="auto" w:fill="EAF1DD"/>
            <w:vAlign w:val="center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METODISK NØYAKTIGHET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5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Systematiske metoder ble benyttet for å søke etter kunnskapsgrunnlaget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: </w:t>
            </w:r>
          </w:p>
          <w:p w:rsid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Systematisk metode er benyttet. Det er ikke søkt etter kilder i primærstudier, da kunnskapsgrunnlaget var av god kvalitet høyere opp i pyramiden.</w:t>
            </w:r>
          </w:p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6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Kriterier for utvelgelse av kunnskapsgrunnlaget er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: </w:t>
            </w:r>
          </w:p>
          <w:p w:rsid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Begrenset fra gravide, pediatri, rus og demens.</w:t>
            </w:r>
          </w:p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7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>Det fremgår tydelig hvordan anbefalingene henger sammen med kunnskapsgrunnlaget:</w:t>
            </w:r>
            <w:r w:rsidRPr="00771E8A"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  <w:t xml:space="preserve"> </w:t>
            </w:r>
          </w:p>
          <w:p w:rsid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Det er merket referanser i selve planen. </w:t>
            </w:r>
          </w:p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8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 xml:space="preserve">Styrker og svakheter ved kunnskapsgrunnlaget: </w:t>
            </w:r>
          </w:p>
          <w:p w:rsidR="002C0A7F" w:rsidRDefault="00771E8A" w:rsidP="002C0A7F">
            <w:pPr>
              <w:spacing w:after="0" w:line="240" w:lineRule="auto"/>
              <w:ind w:left="20"/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  <w:t xml:space="preserve">Finner i litteraturen at det er forskjell på akutte problemer med søvn (mindre enn 1 mnd.) og problemer med søvn over tid, dette krever også forskjellig behandling. Medikamenter er ikke anbefalt over tid, men i korte akutte perioder. Hvordan dette skal skilles i planen er noe vanskelig med begrensingen i kodeverket. </w:t>
            </w:r>
          </w:p>
          <w:p w:rsidR="00812B90" w:rsidRDefault="00812B90" w:rsidP="00812B90">
            <w:pPr>
              <w:rPr>
                <w:noProof/>
                <w:sz w:val="20"/>
                <w:szCs w:val="20"/>
              </w:rPr>
            </w:pPr>
          </w:p>
          <w:p w:rsidR="00771E8A" w:rsidRPr="00771E8A" w:rsidRDefault="00812B90" w:rsidP="00812B90">
            <w:pPr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</w:pPr>
            <w:r>
              <w:rPr>
                <w:noProof/>
                <w:sz w:val="20"/>
                <w:szCs w:val="20"/>
              </w:rPr>
              <w:t>Svakheter: planen</w:t>
            </w:r>
            <w:r w:rsidRPr="002C0A7F">
              <w:rPr>
                <w:noProof/>
                <w:sz w:val="20"/>
                <w:szCs w:val="20"/>
              </w:rPr>
              <w:t xml:space="preserve"> er utarbeidet av 3 personer som har</w:t>
            </w:r>
            <w:r>
              <w:rPr>
                <w:noProof/>
                <w:sz w:val="20"/>
                <w:szCs w:val="20"/>
              </w:rPr>
              <w:t xml:space="preserve"> sitt primære arbeidssted i RHF. </w:t>
            </w:r>
            <w:r w:rsidRPr="002C0A7F">
              <w:rPr>
                <w:noProof/>
                <w:sz w:val="20"/>
                <w:szCs w:val="20"/>
              </w:rPr>
              <w:t xml:space="preserve">Annika </w:t>
            </w:r>
            <w:r>
              <w:rPr>
                <w:noProof/>
                <w:sz w:val="20"/>
                <w:szCs w:val="20"/>
              </w:rPr>
              <w:t>Brandal som i hovedsak har utarbeidet planen kommer fra klinikken.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9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>VP er blitt vurdert internt/eksternt av relevante fagressurser (tittel, navn, arbeidssted)</w:t>
            </w:r>
            <w:r w:rsidRPr="00771E8A"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  <w:t xml:space="preserve">:  </w:t>
            </w:r>
          </w:p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Overlege, Tone Elise Gjøtterud Henriksen, Valen Sjukehus</w:t>
            </w:r>
            <w:r w:rsidRPr="00771E8A">
              <w:rPr>
                <w:rFonts w:ascii="Calibri" w:eastAsia="Times New Roman" w:hAnsi="Calibri" w:cs="Calibri"/>
                <w:color w:val="000000"/>
                <w:sz w:val="20"/>
                <w:szCs w:val="20"/>
                <w:shd w:val="clear" w:color="auto" w:fill="FFFFFF"/>
                <w:lang w:eastAsia="nb-NO"/>
              </w:rPr>
              <w:t xml:space="preserve"> 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Helse Fonna HF. (</w:t>
            </w:r>
            <w:hyperlink r:id="rId24" w:history="1">
              <w:r w:rsidRPr="00771E8A">
                <w:rPr>
                  <w:rFonts w:ascii="Calibri" w:eastAsia="Times New Roman" w:hAnsi="Calibri" w:cs="Calibri"/>
                  <w:sz w:val="20"/>
                  <w:szCs w:val="20"/>
                  <w:lang w:eastAsia="nb-NO"/>
                </w:rPr>
                <w:t>tone.elise.gjotterud.henriksen@helse-fonna.no</w:t>
              </w:r>
            </w:hyperlink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) </w:t>
            </w:r>
          </w:p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Sykepleier, Ingunn Graneng, Søvnenheten –Tynset, Sykehuset Innlandet HF.</w:t>
            </w:r>
            <w:r w:rsidR="002C0A7F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(</w:t>
            </w:r>
            <w:hyperlink r:id="rId25" w:history="1">
              <w:r w:rsidRPr="00771E8A">
                <w:rPr>
                  <w:rFonts w:ascii="Calibri" w:eastAsia="Times New Roman" w:hAnsi="Calibri" w:cs="Calibri"/>
                  <w:color w:val="0563C1"/>
                  <w:sz w:val="20"/>
                  <w:szCs w:val="20"/>
                  <w:u w:val="single"/>
                  <w:lang w:eastAsia="nb-NO"/>
                </w:rPr>
                <w:t>Ingunn.Graneng@sykehuset-innlandet.no</w:t>
              </w:r>
            </w:hyperlink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) </w:t>
            </w:r>
          </w:p>
          <w:p w:rsid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Planen er sendt til sykepleier ved Senter for søvnmedisin, Haukeland universitetssykehus, 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det er ikke kommet svar på denne forespørselen.</w:t>
            </w:r>
          </w:p>
          <w:p w:rsidR="00F94CE5" w:rsidRDefault="00F94CE5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  <w:p w:rsidR="00F94CE5" w:rsidRPr="00812B90" w:rsidRDefault="002C0A7F" w:rsidP="00812B9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477C44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Planen er sendt til høring i KDS nettverk i HSØ, tilbakemeldinger: </w:t>
            </w:r>
          </w:p>
          <w:p w:rsidR="002C0A7F" w:rsidRPr="00477C44" w:rsidRDefault="002C0A7F" w:rsidP="002C0A7F">
            <w:pPr>
              <w:spacing w:after="0"/>
              <w:rPr>
                <w:rFonts w:ascii="Calibri" w:hAnsi="Calibri" w:cs="Calibri"/>
                <w:noProof/>
                <w:sz w:val="20"/>
                <w:szCs w:val="20"/>
              </w:rPr>
            </w:pPr>
            <w:r w:rsidRPr="00477C44">
              <w:rPr>
                <w:rFonts w:ascii="Calibri" w:hAnsi="Calibri" w:cs="Calibri"/>
                <w:noProof/>
                <w:sz w:val="20"/>
                <w:szCs w:val="20"/>
              </w:rPr>
              <w:t>OUS HF:</w:t>
            </w:r>
          </w:p>
          <w:p w:rsidR="002C0A7F" w:rsidRPr="002C0A7F" w:rsidRDefault="002C0A7F" w:rsidP="002C0A7F">
            <w:pPr>
              <w:spacing w:after="0"/>
              <w:rPr>
                <w:noProof/>
                <w:sz w:val="20"/>
                <w:szCs w:val="20"/>
              </w:rPr>
            </w:pPr>
            <w:r w:rsidRPr="002C0A7F">
              <w:rPr>
                <w:noProof/>
                <w:sz w:val="20"/>
                <w:szCs w:val="20"/>
              </w:rPr>
              <w:t>En del er jo ikke så relevant for oss på intensiv, men vi mener det viktigste er tatt med.</w:t>
            </w:r>
          </w:p>
          <w:p w:rsidR="002C0A7F" w:rsidRPr="002C0A7F" w:rsidRDefault="002C0A7F" w:rsidP="002C0A7F">
            <w:pPr>
              <w:spacing w:after="0"/>
              <w:rPr>
                <w:noProof/>
                <w:sz w:val="20"/>
                <w:szCs w:val="20"/>
              </w:rPr>
            </w:pPr>
            <w:r w:rsidRPr="002C0A7F">
              <w:rPr>
                <w:noProof/>
                <w:sz w:val="20"/>
                <w:szCs w:val="20"/>
              </w:rPr>
              <w:t>Savner kanskje noe om å samle prosedyrer om natten for å unngå unødig  hyppige oppvåkninger for pasienten. Men det kommer jo med i VAR: tilrettelegging for nattesøvn i institusjon. Samt dette med å bruke mobilisering/ aktivitet for å fremme en naturlig døgnrytme, men dette går kanskje under punktene «tilrettelegge for egenaktivitet» og «undervise om trening».</w:t>
            </w:r>
          </w:p>
          <w:p w:rsidR="002C0A7F" w:rsidRDefault="002C0A7F" w:rsidP="002C0A7F">
            <w:pPr>
              <w:spacing w:after="0"/>
              <w:rPr>
                <w:noProof/>
                <w:sz w:val="20"/>
                <w:szCs w:val="20"/>
              </w:rPr>
            </w:pPr>
            <w:r w:rsidRPr="002C0A7F">
              <w:rPr>
                <w:noProof/>
                <w:sz w:val="20"/>
                <w:szCs w:val="20"/>
              </w:rPr>
              <w:t xml:space="preserve">Ingen </w:t>
            </w:r>
            <w:r>
              <w:rPr>
                <w:noProof/>
                <w:sz w:val="20"/>
                <w:szCs w:val="20"/>
              </w:rPr>
              <w:t>kommentarer til litteratursøket.</w:t>
            </w:r>
          </w:p>
          <w:p w:rsidR="00F94CE5" w:rsidRPr="00771E8A" w:rsidRDefault="00F94CE5" w:rsidP="002C0A7F">
            <w:pPr>
              <w:spacing w:after="0"/>
              <w:rPr>
                <w:noProof/>
                <w:sz w:val="20"/>
                <w:szCs w:val="20"/>
              </w:rPr>
            </w:pPr>
          </w:p>
        </w:tc>
      </w:tr>
      <w:tr w:rsidR="00771E8A" w:rsidRPr="00771E8A" w:rsidTr="00771E8A">
        <w:trPr>
          <w:trHeight w:val="206"/>
        </w:trPr>
        <w:tc>
          <w:tcPr>
            <w:tcW w:w="5000" w:type="pct"/>
            <w:gridSpan w:val="2"/>
            <w:shd w:val="clear" w:color="auto" w:fill="EAF1DD"/>
            <w:vAlign w:val="center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>ANSVAR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10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Tidsplan og ansvarlige personer for oppdatering av VP-en er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: </w:t>
            </w:r>
          </w:p>
          <w:p w:rsid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Oppdatering etter 3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år. Ansvarlig for oppdateringen vil være forvaltning i HSØ.</w:t>
            </w:r>
          </w:p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</w:tbl>
    <w:p w:rsidR="00AA5495" w:rsidRDefault="00AA5495">
      <w:pPr>
        <w:rPr>
          <w:rFonts w:ascii="Calibri" w:hAnsi="Calibri" w:cs="Calibri"/>
          <w:sz w:val="18"/>
          <w:szCs w:val="18"/>
        </w:rPr>
      </w:pPr>
    </w:p>
    <w:p w:rsidR="008A5D03" w:rsidRDefault="008A5D03">
      <w:pPr>
        <w:rPr>
          <w:rFonts w:ascii="Calibri" w:hAnsi="Calibri" w:cs="Calibri"/>
          <w:sz w:val="18"/>
          <w:szCs w:val="18"/>
        </w:rPr>
      </w:pPr>
    </w:p>
    <w:p w:rsidR="008A5D03" w:rsidRDefault="008A5D03">
      <w:pPr>
        <w:rPr>
          <w:rFonts w:ascii="Calibri" w:hAnsi="Calibri" w:cs="Calibri"/>
          <w:sz w:val="18"/>
          <w:szCs w:val="18"/>
        </w:rPr>
      </w:pPr>
      <w:r>
        <w:rPr>
          <w:rFonts w:ascii="Calibri" w:hAnsi="Calibri" w:cs="Calibri"/>
          <w:sz w:val="18"/>
          <w:szCs w:val="18"/>
        </w:rPr>
        <w:br w:type="page"/>
      </w:r>
    </w:p>
    <w:p w:rsidR="008A5D03" w:rsidRDefault="008A5D03">
      <w:pPr>
        <w:rPr>
          <w:rFonts w:ascii="Calibri" w:hAnsi="Calibri" w:cs="Calibri"/>
          <w:sz w:val="18"/>
          <w:szCs w:val="18"/>
        </w:rPr>
      </w:pPr>
      <w:r w:rsidRPr="00C0307D">
        <w:rPr>
          <w:b/>
          <w:color w:val="61505A"/>
          <w:sz w:val="40"/>
          <w:szCs w:val="40"/>
        </w:rPr>
        <w:t>Doku</w:t>
      </w:r>
      <w:r w:rsidRPr="00E4773E">
        <w:rPr>
          <w:b/>
          <w:color w:val="61505A"/>
          <w:sz w:val="40"/>
          <w:szCs w:val="40"/>
        </w:rPr>
        <w:t xml:space="preserve">mentasjon av litteratursøk for </w:t>
      </w:r>
      <w:r>
        <w:rPr>
          <w:b/>
          <w:color w:val="61505A"/>
          <w:sz w:val="40"/>
          <w:szCs w:val="40"/>
        </w:rPr>
        <w:t>nasjonal veiledende plan:</w:t>
      </w:r>
      <w:r w:rsidRPr="00E4773E">
        <w:rPr>
          <w:b/>
          <w:color w:val="61505A"/>
          <w:sz w:val="40"/>
          <w:szCs w:val="40"/>
        </w:rPr>
        <w:t xml:space="preserve"> </w:t>
      </w:r>
      <w:r>
        <w:rPr>
          <w:b/>
          <w:color w:val="61505A"/>
          <w:sz w:val="40"/>
          <w:szCs w:val="40"/>
        </w:rPr>
        <w:t>Søvnforstyrrelser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009ECE"/>
        <w:tblLook w:val="04A0" w:firstRow="1" w:lastRow="0" w:firstColumn="1" w:lastColumn="0" w:noHBand="0" w:noVBand="1"/>
      </w:tblPr>
      <w:tblGrid>
        <w:gridCol w:w="9062"/>
      </w:tblGrid>
      <w:tr w:rsidR="008A5D03" w:rsidRPr="008A5D03" w:rsidTr="008A5D03">
        <w:tc>
          <w:tcPr>
            <w:tcW w:w="5000" w:type="pct"/>
            <w:tcBorders>
              <w:top w:val="single" w:sz="4" w:space="0" w:color="009ECE"/>
              <w:left w:val="single" w:sz="4" w:space="0" w:color="009ECE"/>
              <w:bottom w:val="single" w:sz="4" w:space="0" w:color="009ECE"/>
              <w:right w:val="single" w:sz="4" w:space="0" w:color="009ECE"/>
            </w:tcBorders>
            <w:shd w:val="clear" w:color="auto" w:fill="004F81"/>
            <w:tcMar>
              <w:top w:w="113" w:type="dxa"/>
              <w:bottom w:w="113" w:type="dxa"/>
            </w:tcMar>
          </w:tcPr>
          <w:p w:rsidR="008A5D03" w:rsidRPr="008A5D03" w:rsidRDefault="008A5D03" w:rsidP="008A5D03">
            <w:pPr>
              <w:spacing w:after="0" w:line="240" w:lineRule="auto"/>
              <w:rPr>
                <w:rFonts w:ascii="Calibri" w:eastAsia="Calibri" w:hAnsi="Calibri" w:cs="Times New Roman"/>
                <w:color w:val="FFFFFF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color w:val="FFFFFF"/>
                <w:sz w:val="20"/>
                <w:szCs w:val="20"/>
              </w:rPr>
              <w:t xml:space="preserve">Søk skal dokumenteres på en slik måte at de kan reproduseres nøyaktig slik de ble gjennomført. Dato for søk skal alltid oppgis. Antall treff oppgis der det er relevant. 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Prosedyrens tittel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VP Søvnforstyrrelser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Spørsmål fra PICO-skjema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0" w:line="240" w:lineRule="auto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Cs/>
                <w:sz w:val="20"/>
              </w:rPr>
              <w:t>Hvordan kan sykepleiere tilrettelegge for best mulig søvn hos voksne pasienter med søvnproblemer?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Kontaktdetaljer prosedyremaker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Navn: Annika Brandal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E-post: </w:t>
            </w:r>
            <w:hyperlink r:id="rId26" w:history="1">
              <w:r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annika.brandal@sshf.no</w:t>
              </w:r>
            </w:hyperlink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Bibliotekar som utførte eller veiledet søket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Navn: Sonja May Amundsen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nn-NO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nn-NO"/>
              </w:rPr>
              <w:t>Arbeidssted: SSHF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de-DE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de-DE"/>
              </w:rPr>
              <w:t xml:space="preserve">E-post: </w:t>
            </w:r>
            <w:hyperlink r:id="rId27" w:history="1">
              <w:r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de-DE"/>
                </w:rPr>
                <w:t>Sonja.May.Amundsen@sshf.no</w:t>
              </w:r>
            </w:hyperlink>
            <w:r w:rsidRPr="008A5D03">
              <w:rPr>
                <w:rFonts w:ascii="Calibri" w:eastAsia="Calibri" w:hAnsi="Calibri" w:cs="Times New Roman"/>
                <w:sz w:val="20"/>
                <w:szCs w:val="20"/>
                <w:lang w:val="de-DE"/>
              </w:rPr>
              <w:t xml:space="preserve"> 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Tlf: 38073832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004F81"/>
        <w:tblLook w:val="04A0" w:firstRow="1" w:lastRow="0" w:firstColumn="1" w:lastColumn="0" w:noHBand="0" w:noVBand="1"/>
      </w:tblPr>
      <w:tblGrid>
        <w:gridCol w:w="9062"/>
      </w:tblGrid>
      <w:tr w:rsidR="008A5D03" w:rsidRPr="008A5D03" w:rsidTr="008A5D03">
        <w:tc>
          <w:tcPr>
            <w:tcW w:w="5000" w:type="pct"/>
            <w:tcBorders>
              <w:top w:val="single" w:sz="4" w:space="0" w:color="009ECE"/>
              <w:left w:val="single" w:sz="4" w:space="0" w:color="009ECE"/>
              <w:bottom w:val="single" w:sz="4" w:space="0" w:color="009ECE"/>
              <w:right w:val="single" w:sz="4" w:space="0" w:color="009ECE"/>
            </w:tcBorders>
            <w:shd w:val="clear" w:color="auto" w:fill="004F81"/>
            <w:tcMar>
              <w:top w:w="113" w:type="dxa"/>
              <w:bottom w:w="113" w:type="dxa"/>
            </w:tcMar>
          </w:tcPr>
          <w:p w:rsidR="008A5D03" w:rsidRPr="008A5D03" w:rsidRDefault="008A5D03" w:rsidP="008A5D03">
            <w:pPr>
              <w:spacing w:after="0" w:line="240" w:lineRule="auto"/>
              <w:rPr>
                <w:rFonts w:ascii="Calibri" w:eastAsia="Calibri" w:hAnsi="Calibri" w:cs="Times New Roman"/>
                <w:color w:val="FFFFFF"/>
              </w:rPr>
            </w:pPr>
            <w:r w:rsidRPr="008A5D03">
              <w:rPr>
                <w:rFonts w:ascii="Calibri" w:eastAsia="Calibri" w:hAnsi="Calibri" w:cs="Times New Roman"/>
                <w:color w:val="FFFFFF"/>
                <w:sz w:val="20"/>
                <w:szCs w:val="20"/>
              </w:rPr>
              <w:t xml:space="preserve">Obligatoriske kilder er merket (obligatorisk). Slett gjerne bokser for kilder det ikke er søkt i, og legg eventuelt til nye bokser for kilder som er søkt i tillegg. Nederst i skjemaet er en tom boks som kan kopieres og limes inn andre steder. </w:t>
            </w:r>
          </w:p>
        </w:tc>
      </w:tr>
    </w:tbl>
    <w:p w:rsidR="008A5D03" w:rsidRPr="008A5D03" w:rsidRDefault="008A5D03" w:rsidP="008A5D03">
      <w:pPr>
        <w:keepNext/>
        <w:spacing w:before="240" w:after="60" w:line="240" w:lineRule="auto"/>
        <w:outlineLvl w:val="0"/>
        <w:rPr>
          <w:rFonts w:ascii="Calibri" w:eastAsiaTheme="majorEastAsia" w:hAnsi="Calibri" w:cs="Times New Roman"/>
          <w:b/>
          <w:bCs/>
          <w:kern w:val="32"/>
          <w:sz w:val="28"/>
          <w:szCs w:val="28"/>
          <w:lang w:val="en-US"/>
        </w:rPr>
      </w:pPr>
      <w:r w:rsidRPr="008A5D03">
        <w:rPr>
          <w:rFonts w:ascii="Calibri" w:eastAsiaTheme="majorEastAsia" w:hAnsi="Calibri" w:cs="Times New Roman"/>
          <w:b/>
          <w:bCs/>
          <w:kern w:val="32"/>
          <w:sz w:val="28"/>
          <w:szCs w:val="28"/>
          <w:lang w:val="en-US"/>
        </w:rPr>
        <w:t>Retningslinjer og kliniske oppslagsverk</w:t>
      </w:r>
    </w:p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FFFFFF"/>
          </w:tcPr>
          <w:p w:rsidR="008A5D03" w:rsidRPr="008A5D03" w:rsidRDefault="00C405EC" w:rsidP="008A5D03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eastAsia="Calibri" w:hAnsi="Calibri" w:cs="Calibri"/>
                <w:bCs/>
                <w:color w:val="004F81"/>
                <w:sz w:val="20"/>
                <w:szCs w:val="20"/>
              </w:rPr>
            </w:pPr>
            <w:hyperlink r:id="rId28" w:history="1">
              <w:r w:rsidR="008A5D03" w:rsidRPr="008A5D03">
                <w:rPr>
                  <w:rFonts w:ascii="Calibri" w:eastAsia="Calibri" w:hAnsi="Calibri" w:cs="Calibri"/>
                  <w:bCs/>
                  <w:color w:val="004F81"/>
                  <w:sz w:val="20"/>
                  <w:szCs w:val="20"/>
                  <w:u w:val="single"/>
                </w:rPr>
                <w:t>Fagprosedyrer som er godkjent i de enkelte helseforetak på fagprosedyrer.no</w:t>
              </w:r>
            </w:hyperlink>
            <w:r w:rsidR="008A5D03" w:rsidRPr="008A5D03">
              <w:rPr>
                <w:rFonts w:ascii="Calibri" w:eastAsia="Calibri" w:hAnsi="Calibri" w:cs="Calibri"/>
                <w:bCs/>
                <w:color w:val="004F81"/>
                <w:sz w:val="20"/>
                <w:szCs w:val="20"/>
                <w:u w:val="single"/>
              </w:rPr>
              <w:t xml:space="preserve"> </w:t>
            </w:r>
            <w:r w:rsidR="008A5D03" w:rsidRPr="008A5D03">
              <w:rPr>
                <w:rFonts w:ascii="Calibri" w:eastAsia="Calibri" w:hAnsi="Calibri" w:cs="Calibri"/>
                <w:bCs/>
                <w:color w:val="004F81"/>
                <w:sz w:val="20"/>
                <w:szCs w:val="20"/>
              </w:rPr>
              <w:t>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eastAsia="Calibri" w:hAnsi="Calibri" w:cs="Calibri"/>
                <w:bCs/>
                <w:color w:val="009ECE"/>
                <w:sz w:val="20"/>
                <w:szCs w:val="20"/>
                <w:u w:val="single"/>
              </w:rPr>
            </w:pPr>
            <w:r w:rsidRPr="008A5D03">
              <w:rPr>
                <w:rFonts w:ascii="Calibri" w:eastAsia="Calibri" w:hAnsi="Calibri" w:cs="Calibri"/>
                <w:bCs/>
                <w:color w:val="009ECE"/>
                <w:sz w:val="20"/>
                <w:szCs w:val="20"/>
                <w:u w:val="single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 sove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Helvetica"/>
                <w:color w:val="000000"/>
              </w:rPr>
            </w:pPr>
            <w:hyperlink r:id="rId29" w:history="1">
              <w:r w:rsidR="008A5D03" w:rsidRPr="008A5D03">
                <w:rPr>
                  <w:rFonts w:ascii="Calibri" w:eastAsia="Calibri" w:hAnsi="Calibri" w:cs="Helvetica"/>
                  <w:color w:val="009ECE"/>
                  <w:u w:val="single"/>
                </w:rPr>
                <w:t>Søvn - forbedring av søvn for pasienter i sykehus</w:t>
              </w:r>
            </w:hyperlink>
            <w:r w:rsidR="008A5D03" w:rsidRPr="008A5D03">
              <w:rPr>
                <w:rFonts w:ascii="Calibri" w:eastAsia="Calibri" w:hAnsi="Calibri" w:cs="Helvetica"/>
                <w:color w:val="000000"/>
              </w:rPr>
              <w:t xml:space="preserve"> Denne er forventet ferdig 31.12.2020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Kontaktet ansvarlig (nov. 2020), den er forsinket. 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009ECE"/>
                <w:sz w:val="20"/>
                <w:szCs w:val="20"/>
              </w:rPr>
            </w:pPr>
            <w:hyperlink r:id="rId30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Nasjonale faglige retningslinjer, veiledere,  prioriteringsveiledere og pakkeforløp fra Helsedirektoratet</w:t>
              </w:r>
            </w:hyperlink>
            <w:r w:rsidR="008A5D03" w:rsidRPr="008A5D03">
              <w:rPr>
                <w:rFonts w:ascii="Calibri" w:eastAsia="Calibri" w:hAnsi="Calibri" w:cs="Times New Roman"/>
                <w:b/>
                <w:color w:val="943634"/>
                <w:sz w:val="20"/>
                <w:szCs w:val="20"/>
              </w:rPr>
              <w:t xml:space="preserve"> </w:t>
            </w:r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>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13.11.20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sove, bladd igjennom temasiden for søvn, bladd igjennom nasjonale faglige retningslinjer, nasjonale faglige råd og nasjonale veiledere.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1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Bedre føre var - Psykisk helse: Helsefremmende og forebyggende tiltak og anbefaling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FHI 2011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2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Pakkeforløp for psykisk helse og ru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3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Søvnlidels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Nasjonal kompetansetjeneste for søvnsykdommer) 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4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Gode råd for bedre søvn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Brosjyre, Helsedirektoratet, 2013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asjonale faglige råd for psykisle lidelser hos eldre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2019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009ECE"/>
                <w:sz w:val="20"/>
                <w:szCs w:val="20"/>
                <w:lang w:val="en-US"/>
              </w:rPr>
            </w:pPr>
            <w:hyperlink r:id="rId36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>UpToDate</w:t>
              </w:r>
            </w:hyperlink>
            <w:r w:rsidR="008A5D03" w:rsidRPr="008A5D03"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  <w:t xml:space="preserve"> </w:t>
            </w:r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>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13.11.20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Har søkt på begrepene: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Patient Education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3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Patient education: Sleep insufficiency (The Basics)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38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nsufficient sleep: Definition, epidemiology, and adverse outcome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Sep. 02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39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nsufficient sleep: Evaluation and management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Nov 12, 2019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0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leep-wake disturbances and sleep disorders in patients with dementia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Jun 22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1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Poor sleep in the hospital: Contributing factors and intervention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Aug 11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2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Approach to the patient with excessive daytime sleepines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Aug 14, 2019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3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Pharmacotherapy for insomnia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Oct 10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4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tages and architecture of normal sleep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Mar 19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leep disorders in hospitalized adults: Evaluation and management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Feb 14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6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Overview of the treatment of insomnia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Oct 10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Cognitive behavioral therapy for insomnia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Oct 10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8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Overview of circadian sleep-wake rhythm disorder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Feb 12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9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Delayed sleep-wake phase disord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Jul 13, 2020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hyperlink r:id="rId50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  <w:lang w:val="en-US"/>
                </w:rPr>
                <w:t xml:space="preserve">BMJ Best </w:t>
              </w:r>
            </w:hyperlink>
            <w:hyperlink r:id="rId51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>Practice</w:t>
              </w:r>
            </w:hyperlink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 xml:space="preserve"> 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Cs/>
                <w:sz w:val="20"/>
                <w:szCs w:val="20"/>
              </w:rPr>
              <w:t>13.11.2020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Har søkt på begrepene: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Patient leaflets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Ingen relevante treff.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2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nsomnia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Nov 26, 2019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3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British Association for Psychopharmacology consensus statement on evidence-based treatment of insomnia, parasomnias and circadian rhythm disorders: An update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2019, guidline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4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AASM Practice Guideline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noring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Jan 27, 2018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6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 xml:space="preserve">Nursing Reference Center </w:t>
              </w:r>
              <w:r w:rsidR="008A5D03" w:rsidRPr="008A5D03">
                <w:rPr>
                  <w:rFonts w:ascii="Calibri" w:eastAsia="Calibri" w:hAnsi="Calibri" w:cs="Times New Roman"/>
                  <w:i/>
                  <w:color w:val="004F81"/>
                  <w:sz w:val="20"/>
                  <w:szCs w:val="20"/>
                  <w:u w:val="single"/>
                  <w:lang w:val="en-US"/>
                </w:rPr>
                <w:t>Plus</w:t>
              </w:r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 xml:space="preserve"> 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(</w:t>
            </w:r>
            <w:r w:rsidR="008A5D03" w:rsidRPr="008A5D03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Evidence Based Care Sheets</w:t>
            </w:r>
            <w:r w:rsidR="008A5D03" w:rsidRPr="008A5D03">
              <w:rPr>
                <w:rFonts w:ascii="Calibri" w:eastAsia="Calibri" w:hAnsi="Calibri" w:cs="Calibri"/>
                <w:color w:val="000000"/>
                <w:sz w:val="20"/>
                <w:szCs w:val="20"/>
                <w:lang w:val="en-US" w:eastAsia="zh-CN"/>
              </w:rPr>
              <w:t>, Skills og Patient Handouts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13.11.20 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Calibri"/>
                <w:color w:val="000000"/>
                <w:sz w:val="20"/>
                <w:szCs w:val="20"/>
                <w:lang w:val="en-US" w:eastAsia="zh-CN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Har søkt på begrepene: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leep Deprivation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Aug 10, 2018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8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leep and Hospitalization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Jun 15, 2018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9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Circadian Rhythm Sleep Disorder: an Overview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Nov 30, 2018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60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Sleep and Diet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Jul 13, 2018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61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Insomnia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Jan 19, 2018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62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>NICE</w:t>
              </w:r>
            </w:hyperlink>
            <w:hyperlink r:id="rId63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 xml:space="preserve"> </w:t>
              </w:r>
            </w:hyperlink>
            <w:hyperlink r:id="rId64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>Guidance</w:t>
              </w:r>
            </w:hyperlink>
            <w:r w:rsidR="008A5D03" w:rsidRPr="008A5D03">
              <w:rPr>
                <w:rFonts w:ascii="Calibri" w:eastAsia="Calibri" w:hAnsi="Calibri" w:cs="Times New Roman"/>
                <w:b/>
                <w:bCs/>
                <w:sz w:val="20"/>
                <w:szCs w:val="20"/>
              </w:rPr>
              <w:t xml:space="preserve"> </w:t>
            </w:r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>(UK)</w:t>
            </w:r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 xml:space="preserve"> 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Cs/>
                <w:sz w:val="20"/>
                <w:szCs w:val="20"/>
              </w:rPr>
              <w:t>13.11.20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Har søkt på begrepene: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Ingen relevante treff.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</w:rPr>
            </w:pPr>
            <w:hyperlink r:id="rId65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Helsebibliotekets retningslinjer og veiledere</w:t>
              </w:r>
            </w:hyperlink>
            <w:r w:rsidR="008A5D03" w:rsidRPr="008A5D03">
              <w:rPr>
                <w:rFonts w:ascii="Calibri" w:eastAsia="Calibri" w:hAnsi="Calibri" w:cs="Times New Roman"/>
                <w:color w:val="004F81"/>
                <w:sz w:val="20"/>
                <w:szCs w:val="20"/>
              </w:rPr>
              <w:t xml:space="preserve">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, søvnforstyrrelse og sove.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66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European guideline for the diagnosis and treatment of insomnia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Sept 05, 2017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6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Legemiddelhåndbokas kapittel om søvnvansk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Okt 27, 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68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asjonal anbefaling for utredning og behandling av insomni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2018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  <w:lang w:val="en-US"/>
              </w:rPr>
            </w:pPr>
            <w:hyperlink r:id="rId69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 xml:space="preserve">Socialstyrelsen, Nationella riktlinjer (SE) </w:t>
              </w:r>
            </w:hyperlink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övning, sömn og sova.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Ingen relevante treff.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</w:pPr>
            <w:hyperlink r:id="rId70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Sundhedsstyrelsen</w:t>
              </w:r>
            </w:hyperlink>
            <w:hyperlink r:id="rId71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 xml:space="preserve">, </w:t>
              </w:r>
            </w:hyperlink>
            <w:hyperlink r:id="rId72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Nationale</w:t>
              </w:r>
            </w:hyperlink>
            <w:hyperlink r:id="rId73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 xml:space="preserve"> kliniske</w:t>
              </w:r>
            </w:hyperlink>
            <w:r w:rsidR="008A5D03" w:rsidRPr="008A5D03"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  <w:t xml:space="preserve"> retningslinjer (D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sove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Ingen relevante treff.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hyperlink r:id="rId74" w:history="1">
              <w:r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Center for kliniske retningslinjer</w:t>
              </w:r>
            </w:hyperlink>
            <w:r w:rsidRPr="008A5D03"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  <w:t xml:space="preserve"> (D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sove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color w:val="000000"/>
                <w:sz w:val="20"/>
                <w:szCs w:val="20"/>
              </w:rPr>
            </w:pPr>
            <w:hyperlink r:id="rId7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onfarmakologiske sygeplejeinterventioner til fastholdelse og forbedring af søvnkvalitet hos voksne indlagte patient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2017, anbefalt oppdatering 2021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76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asjonal kompetansetjeneste for søvnsykdomm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Calibri"/>
                <w:color w:val="000000"/>
                <w:sz w:val="20"/>
                <w:szCs w:val="20"/>
                <w:lang w:eastAsia="zh-CN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Søkt opp nettsiden.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7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Søvnlidels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:rsidR="008A5D03" w:rsidRPr="008A5D03" w:rsidRDefault="008A5D03" w:rsidP="008A5D03">
      <w:pPr>
        <w:keepNext/>
        <w:spacing w:before="240" w:after="60" w:line="240" w:lineRule="auto"/>
        <w:outlineLvl w:val="0"/>
        <w:rPr>
          <w:rFonts w:ascii="Calibri" w:eastAsia="Times New Roman" w:hAnsi="Calibri" w:cs="Times New Roman"/>
          <w:b/>
          <w:bCs/>
          <w:kern w:val="32"/>
          <w:sz w:val="28"/>
          <w:szCs w:val="28"/>
          <w:lang w:val="en-US"/>
        </w:rPr>
      </w:pPr>
      <w:r w:rsidRPr="008A5D03">
        <w:rPr>
          <w:rFonts w:ascii="Calibri" w:eastAsiaTheme="majorEastAsia" w:hAnsi="Calibri" w:cs="Times New Roman"/>
          <w:b/>
          <w:bCs/>
          <w:kern w:val="32"/>
          <w:sz w:val="28"/>
          <w:szCs w:val="28"/>
          <w:lang w:val="en-US"/>
        </w:rPr>
        <w:t>Systematiske oversikter</w:t>
      </w: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hyperlink r:id="rId78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  <w:lang w:val="en-US"/>
                </w:rPr>
                <w:t xml:space="preserve">The </w:t>
              </w:r>
            </w:hyperlink>
            <w:hyperlink r:id="rId79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  <w:lang w:val="en-US"/>
                </w:rPr>
                <w:t>Cochrane Library</w:t>
              </w:r>
            </w:hyperlink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 xml:space="preserve"> 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</w:rPr>
            </w:pP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 xml:space="preserve">Søkehistorie 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ID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Search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Hits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1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(Sleep next deprivation):ti,ab,kw OR (Poor next sleep*):ti,ab,kw OR (Lack near/2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br/>
              <w:t xml:space="preserve">                 sleep*):ti,ab,kw OR (Sleep next disturbance*):ti,ab,kw OR (Insufficient next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br/>
              <w:t xml:space="preserve">                 sleep*):ti,ab,kw (Word variations have been searched)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5998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2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(sleep* next wake next rhythm*):ti,ab,kw OR (Sleep* next behavior*):ti,ab,kw OR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br/>
              <w:t xml:space="preserve">                (Sleep* next pattern*):ti,ab,kw (Word variations have been searched)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1591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3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#1 or #2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7286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4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insomnia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11362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Antall treff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Cochrane Reviews (1) Clinical Answers (0)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0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Music for insomnia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2015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hyperlink r:id="rId81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>Epistemonikos</w:t>
              </w:r>
            </w:hyperlink>
            <w:r w:rsidR="008A5D03" w:rsidRPr="008A5D03">
              <w:rPr>
                <w:rFonts w:ascii="Calibri" w:eastAsia="Calibri" w:hAnsi="Calibri" w:cs="Times New Roman"/>
                <w:color w:val="004F81"/>
                <w:sz w:val="20"/>
                <w:szCs w:val="20"/>
                <w:lang w:val="en-US"/>
              </w:rPr>
              <w:t xml:space="preserve"> </w:t>
            </w:r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>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13.11.20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Advanced Search. Søkt i «Title OR Abstract»: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Antall treff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Broad Synthesis (2) Structured summary (0) Systematic review (2)</w:t>
            </w:r>
          </w:p>
        </w:tc>
      </w:tr>
      <w:tr w:rsidR="008A5D03" w:rsidRPr="00200021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2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Diet and sleep health: a scoping review of intervention studies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020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3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mproving inpatient environments to support patient sleep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016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4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Pharmacological interventions to improve sleep in hospitalised adults: a systematic review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016)</w:t>
            </w:r>
          </w:p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Effect of mattresses and pillow designs on promoting sleep quality, spinal alignment and pain reduction in adults: Systematic reviews of controlled trial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016, må bastilles i fulltekst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C405EC" w:rsidP="008A5D03">
            <w:pPr>
              <w:spacing w:after="120" w:line="240" w:lineRule="auto"/>
              <w:rPr>
                <w:rFonts w:ascii="Calibri" w:eastAsia="Calibri" w:hAnsi="Calibri" w:cs="Calibri"/>
                <w:color w:val="004F81"/>
                <w:sz w:val="20"/>
                <w:szCs w:val="20"/>
                <w:u w:val="single"/>
                <w:lang w:val="nn-NO" w:eastAsia="zh-CN"/>
              </w:rPr>
            </w:pPr>
            <w:hyperlink r:id="rId86" w:history="1">
              <w:r w:rsidR="008A5D03" w:rsidRPr="008A5D03">
                <w:rPr>
                  <w:rFonts w:ascii="Calibri" w:eastAsia="Calibri" w:hAnsi="Calibri" w:cs="Calibri"/>
                  <w:color w:val="004F81"/>
                  <w:sz w:val="20"/>
                  <w:szCs w:val="20"/>
                  <w:u w:val="single"/>
                  <w:lang w:val="nn-NO" w:eastAsia="zh-CN"/>
                </w:rPr>
                <w:t>Folkehelseinstituttet - rapporter og trykksaker</w:t>
              </w:r>
            </w:hyperlink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sove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Ingen relevante treff.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</w:rPr>
      </w:pPr>
    </w:p>
    <w:p w:rsidR="00477C44" w:rsidRDefault="00477C44">
      <w:pPr>
        <w:rPr>
          <w:rFonts w:ascii="Calibri" w:hAnsi="Calibri" w:cs="Calibri"/>
          <w:sz w:val="18"/>
          <w:szCs w:val="18"/>
        </w:rPr>
      </w:pPr>
      <w:r>
        <w:rPr>
          <w:rFonts w:ascii="Calibri" w:hAnsi="Calibri" w:cs="Calibri"/>
          <w:sz w:val="18"/>
          <w:szCs w:val="18"/>
        </w:rPr>
        <w:br w:type="page"/>
      </w:r>
    </w:p>
    <w:p w:rsidR="008A5D03" w:rsidRPr="003F4DA9" w:rsidRDefault="00477C44" w:rsidP="00477C44">
      <w:pPr>
        <w:rPr>
          <w:rFonts w:ascii="Calibri" w:eastAsia="Times New Roman" w:hAnsi="Calibri" w:cs="Times New Roman"/>
          <w:b/>
          <w:bCs/>
          <w:lang w:val="en-US"/>
        </w:rPr>
      </w:pPr>
      <w:r w:rsidRPr="003F4DA9">
        <w:rPr>
          <w:rFonts w:ascii="Calibri" w:eastAsia="Times New Roman" w:hAnsi="Calibri" w:cs="Times New Roman"/>
          <w:b/>
          <w:bCs/>
          <w:lang w:val="en-US"/>
        </w:rPr>
        <w:t>PICO</w:t>
      </w:r>
    </w:p>
    <w:tbl>
      <w:tblPr>
        <w:tblpPr w:leftFromText="180" w:rightFromText="180" w:vertAnchor="page" w:horzAnchor="margin" w:tblpY="256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000" w:firstRow="0" w:lastRow="0" w:firstColumn="0" w:lastColumn="0" w:noHBand="0" w:noVBand="0"/>
      </w:tblPr>
      <w:tblGrid>
        <w:gridCol w:w="1408"/>
        <w:gridCol w:w="968"/>
        <w:gridCol w:w="770"/>
        <w:gridCol w:w="1608"/>
        <w:gridCol w:w="134"/>
        <w:gridCol w:w="2246"/>
        <w:gridCol w:w="1928"/>
      </w:tblGrid>
      <w:tr w:rsidR="00477C44" w:rsidRPr="00477C44" w:rsidTr="00812B90">
        <w:trPr>
          <w:cantSplit/>
          <w:trHeight w:val="536"/>
        </w:trPr>
        <w:tc>
          <w:tcPr>
            <w:tcW w:w="5000" w:type="pct"/>
            <w:gridSpan w:val="7"/>
            <w:tcBorders>
              <w:top w:val="single" w:sz="4" w:space="0" w:color="auto"/>
            </w:tcBorders>
          </w:tcPr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Veiledende Plan</w:t>
            </w: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: Søvnforstyrrelser</w:t>
            </w:r>
          </w:p>
          <w:p w:rsidR="00477C44" w:rsidRPr="00477C44" w:rsidRDefault="00477C44" w:rsidP="00B058EA">
            <w:pPr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00" w:themeColor="text1"/>
                <w:sz w:val="20"/>
                <w:szCs w:val="20"/>
              </w:rPr>
              <w:t xml:space="preserve">Skjemanummer: 1 </w:t>
            </w:r>
          </w:p>
          <w:p w:rsidR="00477C44" w:rsidRPr="00477C44" w:rsidRDefault="00477C44" w:rsidP="00B058EA">
            <w:pPr>
              <w:rPr>
                <w:rFonts w:ascii="Calibri" w:hAnsi="Calibri"/>
                <w:bCs/>
                <w:color w:val="000000" w:themeColor="text1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00" w:themeColor="text1"/>
                <w:sz w:val="20"/>
                <w:szCs w:val="20"/>
              </w:rPr>
              <w:t>Kontaktperson: Annika Brandal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00" w:themeColor="text1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00" w:themeColor="text1"/>
                <w:sz w:val="20"/>
                <w:szCs w:val="20"/>
              </w:rPr>
              <w:t xml:space="preserve">Epost: </w:t>
            </w:r>
            <w:hyperlink r:id="rId87" w:history="1">
              <w:r w:rsidRPr="00477C44">
                <w:rPr>
                  <w:rStyle w:val="Hyperkobling"/>
                  <w:rFonts w:ascii="Calibri" w:hAnsi="Calibri"/>
                  <w:bCs/>
                  <w:sz w:val="20"/>
                  <w:szCs w:val="20"/>
                </w:rPr>
                <w:t>annika.brandal@sshf.no</w:t>
              </w:r>
            </w:hyperlink>
          </w:p>
        </w:tc>
      </w:tr>
      <w:tr w:rsidR="00477C44" w:rsidRPr="00477C44" w:rsidTr="00812B90">
        <w:trPr>
          <w:cantSplit/>
          <w:trHeight w:val="416"/>
        </w:trPr>
        <w:tc>
          <w:tcPr>
            <w:tcW w:w="5000" w:type="pct"/>
            <w:gridSpan w:val="7"/>
          </w:tcPr>
          <w:p w:rsidR="00477C44" w:rsidRPr="00477C44" w:rsidRDefault="00477C44" w:rsidP="00B058EA">
            <w:pPr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Problemstilling formuleres som et presist spørsmål. Spørsmålet skal bestå av følgende deler:</w:t>
            </w:r>
          </w:p>
        </w:tc>
      </w:tr>
      <w:tr w:rsidR="00477C44" w:rsidRPr="00477C44" w:rsidTr="00812B90">
        <w:trPr>
          <w:cantSplit/>
          <w:trHeight w:val="1493"/>
        </w:trPr>
        <w:tc>
          <w:tcPr>
            <w:tcW w:w="1311" w:type="pct"/>
            <w:gridSpan w:val="2"/>
          </w:tcPr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Patient/problem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Hvilke pasienter/tilstand/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sykdom dreier det seg om?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 xml:space="preserve">Pasienter med søvnproblemer </w:t>
            </w:r>
          </w:p>
        </w:tc>
        <w:tc>
          <w:tcPr>
            <w:tcW w:w="1312" w:type="pct"/>
            <w:gridSpan w:val="2"/>
          </w:tcPr>
          <w:p w:rsidR="00477C44" w:rsidRPr="00477C44" w:rsidRDefault="00477C44" w:rsidP="00B058EA">
            <w:pPr>
              <w:rPr>
                <w:rFonts w:ascii="Calibri" w:hAnsi="Calibri"/>
                <w:b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Intervention</w:t>
            </w:r>
            <w:r w:rsidRPr="00477C44">
              <w:rPr>
                <w:rFonts w:ascii="Calibri" w:hAnsi="Calibri"/>
                <w:b/>
                <w:sz w:val="20"/>
                <w:szCs w:val="20"/>
              </w:rPr>
              <w:t xml:space="preserve"> 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Hvilken intervensjon/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eksposisjon dreier det seg om?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bookmarkStart w:id="1" w:name="OLE_LINK3"/>
            <w:bookmarkStart w:id="2" w:name="OLE_LINK4"/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Veiledning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Undervisning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Sykepleietiltak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Medikamentell behandling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Alternativ behandling</w:t>
            </w:r>
            <w:bookmarkEnd w:id="1"/>
            <w:bookmarkEnd w:id="2"/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Opplæring</w:t>
            </w:r>
          </w:p>
        </w:tc>
        <w:tc>
          <w:tcPr>
            <w:tcW w:w="1313" w:type="pct"/>
            <w:gridSpan w:val="2"/>
          </w:tcPr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Comparison</w:t>
            </w:r>
            <w:r w:rsidRPr="00477C44">
              <w:rPr>
                <w:rFonts w:ascii="Calibri" w:hAnsi="Calibri"/>
                <w:sz w:val="20"/>
                <w:szCs w:val="20"/>
              </w:rPr>
              <w:t xml:space="preserve"> 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Hva sammenlignes intervensjonen med?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</w:p>
        </w:tc>
        <w:tc>
          <w:tcPr>
            <w:tcW w:w="1064" w:type="pct"/>
          </w:tcPr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Outcome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Hvilke resultat/effekt er av interesse?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God søvn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Tilstrekkelig søvn</w:t>
            </w:r>
          </w:p>
        </w:tc>
      </w:tr>
      <w:tr w:rsidR="00477C44" w:rsidRPr="00477C44" w:rsidTr="00812B90">
        <w:trPr>
          <w:cantSplit/>
          <w:trHeight w:val="407"/>
        </w:trPr>
        <w:tc>
          <w:tcPr>
            <w:tcW w:w="5000" w:type="pct"/>
            <w:gridSpan w:val="7"/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Fullstendig spørsmål</w:t>
            </w:r>
            <w:r w:rsidRPr="00477C44">
              <w:rPr>
                <w:rFonts w:ascii="Calibri" w:hAnsi="Calibri"/>
                <w:bCs/>
                <w:sz w:val="20"/>
                <w:szCs w:val="20"/>
              </w:rPr>
              <w:t xml:space="preserve">: Hvordan kan sykepleiere tilrettelegge for best mulig søvn hos voksne pasienter med søvnproblemer? </w:t>
            </w:r>
          </w:p>
        </w:tc>
      </w:tr>
      <w:tr w:rsidR="00477C44" w:rsidRPr="00477C44" w:rsidTr="00812B90">
        <w:trPr>
          <w:cantSplit/>
          <w:trHeight w:val="484"/>
        </w:trPr>
        <w:tc>
          <w:tcPr>
            <w:tcW w:w="2697" w:type="pct"/>
            <w:gridSpan w:val="5"/>
            <w:tcBorders>
              <w:bottom w:val="nil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 xml:space="preserve">Hva slags type spørsmål er dette? </w:t>
            </w:r>
          </w:p>
        </w:tc>
        <w:tc>
          <w:tcPr>
            <w:tcW w:w="2303" w:type="pct"/>
            <w:gridSpan w:val="2"/>
            <w:vMerge w:val="restart"/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Er det aktuelt med søk i Lovdata etter relevante lover og forskrifter?</w:t>
            </w:r>
          </w:p>
          <w:p w:rsidR="00477C44" w:rsidRPr="00477C44" w:rsidRDefault="00477C44" w:rsidP="00B058EA">
            <w:pPr>
              <w:spacing w:after="120"/>
              <w:ind w:left="36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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Ja</w:t>
            </w:r>
          </w:p>
          <w:p w:rsidR="00477C44" w:rsidRPr="00477C44" w:rsidRDefault="00477C44" w:rsidP="00B058EA">
            <w:pPr>
              <w:spacing w:after="120"/>
              <w:ind w:left="36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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Nei</w:t>
            </w:r>
          </w:p>
        </w:tc>
      </w:tr>
      <w:tr w:rsidR="00477C44" w:rsidRPr="00477C44" w:rsidTr="00812B90">
        <w:trPr>
          <w:cantSplit/>
          <w:trHeight w:val="1117"/>
        </w:trPr>
        <w:tc>
          <w:tcPr>
            <w:tcW w:w="777" w:type="pct"/>
            <w:tcBorders>
              <w:top w:val="nil"/>
              <w:right w:val="nil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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Diagnose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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Prognose</w:t>
            </w:r>
          </w:p>
        </w:tc>
        <w:tc>
          <w:tcPr>
            <w:tcW w:w="959" w:type="pct"/>
            <w:gridSpan w:val="2"/>
            <w:tcBorders>
              <w:top w:val="nil"/>
              <w:left w:val="nil"/>
              <w:right w:val="nil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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 xml:space="preserve">Etiologi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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Effekt av tiltak</w:t>
            </w:r>
          </w:p>
        </w:tc>
        <w:tc>
          <w:tcPr>
            <w:tcW w:w="961" w:type="pct"/>
            <w:gridSpan w:val="2"/>
            <w:tcBorders>
              <w:top w:val="nil"/>
              <w:left w:val="nil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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Erfaringer</w:t>
            </w:r>
          </w:p>
        </w:tc>
        <w:tc>
          <w:tcPr>
            <w:tcW w:w="2303" w:type="pct"/>
            <w:gridSpan w:val="2"/>
            <w:vMerge/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</w:p>
        </w:tc>
      </w:tr>
      <w:tr w:rsidR="00477C44" w:rsidRPr="00477C44" w:rsidTr="00812B90">
        <w:trPr>
          <w:cantSplit/>
          <w:trHeight w:val="784"/>
        </w:trPr>
        <w:tc>
          <w:tcPr>
            <w:tcW w:w="5000" w:type="pct"/>
            <w:gridSpan w:val="7"/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Hvilke søkeord er aktuelle for å dekke problemstillingen?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Bruk engelske ord, og pass på å få med alle synonymer. Del opp søkeordene etter hva som gjelder/beskriver pasienten, intervensjonen/eksposisjonen, sammenligningen og utfallet.</w:t>
            </w:r>
          </w:p>
        </w:tc>
      </w:tr>
      <w:tr w:rsidR="00477C44" w:rsidRPr="00477C44" w:rsidTr="00812B90">
        <w:trPr>
          <w:cantSplit/>
          <w:trHeight w:val="487"/>
        </w:trPr>
        <w:tc>
          <w:tcPr>
            <w:tcW w:w="1311" w:type="pct"/>
            <w:gridSpan w:val="2"/>
            <w:vAlign w:val="bottom"/>
          </w:tcPr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P</w:t>
            </w:r>
          </w:p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Person/pasient/problem</w:t>
            </w:r>
          </w:p>
        </w:tc>
        <w:tc>
          <w:tcPr>
            <w:tcW w:w="1312" w:type="pct"/>
            <w:gridSpan w:val="2"/>
            <w:vAlign w:val="bottom"/>
          </w:tcPr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I</w:t>
            </w:r>
          </w:p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Intervensjon/eksposisjon</w:t>
            </w:r>
          </w:p>
        </w:tc>
        <w:tc>
          <w:tcPr>
            <w:tcW w:w="1313" w:type="pct"/>
            <w:gridSpan w:val="2"/>
            <w:vAlign w:val="bottom"/>
          </w:tcPr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C</w:t>
            </w:r>
          </w:p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Evt. sammenligning</w:t>
            </w:r>
          </w:p>
        </w:tc>
        <w:tc>
          <w:tcPr>
            <w:tcW w:w="1064" w:type="pct"/>
            <w:vAlign w:val="bottom"/>
          </w:tcPr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O</w:t>
            </w:r>
          </w:p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Resultat/utfall</w:t>
            </w:r>
          </w:p>
        </w:tc>
      </w:tr>
      <w:tr w:rsidR="00477C44" w:rsidRPr="00477C44" w:rsidTr="00812B90">
        <w:trPr>
          <w:cantSplit/>
          <w:trHeight w:val="362"/>
        </w:trPr>
        <w:tc>
          <w:tcPr>
            <w:tcW w:w="1311" w:type="pct"/>
            <w:gridSpan w:val="2"/>
            <w:tcBorders>
              <w:bottom w:val="single" w:sz="4" w:space="0" w:color="auto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Sleep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Sleep deprivation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Poor sleep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Lack of sleep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Adult patients in hospital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ospitalized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Sleep disturbances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Sleep wake rhythm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Sleep behavior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Sleep pattern</w:t>
            </w:r>
          </w:p>
        </w:tc>
        <w:tc>
          <w:tcPr>
            <w:tcW w:w="1312" w:type="pct"/>
            <w:gridSpan w:val="2"/>
            <w:tcBorders>
              <w:bottom w:val="single" w:sz="4" w:space="0" w:color="auto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Nursing intervention(s)</w:t>
            </w: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 xml:space="preserve">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Medications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ealth care professionals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ealth professionals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ealth care providers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ealth care practitioners </w:t>
            </w:r>
          </w:p>
          <w:p w:rsidR="00477C44" w:rsidRPr="00477C44" w:rsidRDefault="00477C44" w:rsidP="00B058EA">
            <w:pPr>
              <w:spacing w:after="120"/>
              <w:rPr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Health worker</w:t>
            </w:r>
            <w:r w:rsidRPr="00477C44">
              <w:rPr>
                <w:sz w:val="20"/>
                <w:szCs w:val="20"/>
                <w:lang w:val="en-US"/>
              </w:rPr>
              <w:t xml:space="preserve">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Vital signs observation(s)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Environmental factors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Patient care interventions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Light exposure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Nonenvironmental factors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Pharmacotherapy</w:t>
            </w:r>
            <w:r w:rsidRPr="00477C44">
              <w:rPr>
                <w:rStyle w:val="headingendmark"/>
                <w:rFonts w:ascii="Helvetica" w:hAnsi="Helvetica"/>
                <w:color w:val="232323"/>
                <w:sz w:val="20"/>
                <w:szCs w:val="20"/>
                <w:lang w:val="en-US"/>
              </w:rPr>
              <w:t> 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Reducing nighttime interruptions</w:t>
            </w:r>
          </w:p>
        </w:tc>
        <w:tc>
          <w:tcPr>
            <w:tcW w:w="1313" w:type="pct"/>
            <w:gridSpan w:val="2"/>
            <w:tcBorders>
              <w:bottom w:val="single" w:sz="4" w:space="0" w:color="auto"/>
            </w:tcBorders>
          </w:tcPr>
          <w:p w:rsidR="00477C44" w:rsidRPr="00477C44" w:rsidRDefault="00477C44" w:rsidP="00B058EA">
            <w:pPr>
              <w:rPr>
                <w:color w:val="1F497D"/>
                <w:sz w:val="20"/>
                <w:szCs w:val="20"/>
                <w:lang w:val="en-US"/>
              </w:rPr>
            </w:pP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</w:p>
        </w:tc>
        <w:tc>
          <w:tcPr>
            <w:tcW w:w="1064" w:type="pct"/>
            <w:tcBorders>
              <w:bottom w:val="single" w:sz="4" w:space="0" w:color="auto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Quality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 xml:space="preserve">Organisering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 xml:space="preserve">Prosedyrer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 xml:space="preserve">Rutiner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 xml:space="preserve">Retningslinjer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Sleep difficulty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Opioid consumption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Pain control</w:t>
            </w:r>
          </w:p>
        </w:tc>
      </w:tr>
    </w:tbl>
    <w:p w:rsidR="00477C44" w:rsidRPr="0041537A" w:rsidRDefault="00477C44">
      <w:pPr>
        <w:rPr>
          <w:rFonts w:ascii="Calibri" w:hAnsi="Calibri" w:cs="Calibri"/>
          <w:sz w:val="18"/>
          <w:szCs w:val="18"/>
        </w:rPr>
      </w:pPr>
    </w:p>
    <w:sectPr w:rsidR="00477C44" w:rsidRPr="0041537A">
      <w:headerReference w:type="default" r:id="rId88"/>
      <w:footerReference w:type="default" r:id="rId8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058EA" w:rsidRDefault="00B058EA" w:rsidP="0041537A">
      <w:pPr>
        <w:spacing w:after="0" w:line="240" w:lineRule="auto"/>
      </w:pPr>
      <w:r>
        <w:separator/>
      </w:r>
    </w:p>
  </w:endnote>
  <w:endnote w:type="continuationSeparator" w:id="0">
    <w:p w:rsidR="00B058EA" w:rsidRDefault="00B058EA" w:rsidP="004153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 w:val="18"/>
        <w:szCs w:val="18"/>
      </w:rPr>
      <w:id w:val="-2063549273"/>
      <w:docPartObj>
        <w:docPartGallery w:val="Page Numbers (Bottom of Page)"/>
        <w:docPartUnique/>
      </w:docPartObj>
    </w:sdtPr>
    <w:sdtEndPr/>
    <w:sdtContent>
      <w:sdt>
        <w:sdtPr>
          <w:rPr>
            <w:sz w:val="18"/>
            <w:szCs w:val="18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:rsidR="00B058EA" w:rsidRPr="0041537A" w:rsidRDefault="00B058EA" w:rsidP="00812B90">
            <w:pPr>
              <w:pStyle w:val="Bunnteks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ist endret februar 21</w:t>
            </w:r>
            <w:r>
              <w:rPr>
                <w:sz w:val="18"/>
                <w:szCs w:val="18"/>
              </w:rPr>
              <w:tab/>
            </w:r>
            <w:r>
              <w:rPr>
                <w:sz w:val="18"/>
                <w:szCs w:val="18"/>
              </w:rPr>
              <w:tab/>
            </w:r>
            <w:r w:rsidRPr="0041537A">
              <w:rPr>
                <w:sz w:val="20"/>
                <w:szCs w:val="20"/>
              </w:rPr>
              <w:t xml:space="preserve">Side </w:t>
            </w:r>
            <w:r w:rsidRPr="0041537A">
              <w:rPr>
                <w:bCs/>
                <w:sz w:val="20"/>
                <w:szCs w:val="20"/>
              </w:rPr>
              <w:fldChar w:fldCharType="begin"/>
            </w:r>
            <w:r w:rsidRPr="0041537A">
              <w:rPr>
                <w:bCs/>
                <w:sz w:val="20"/>
                <w:szCs w:val="20"/>
              </w:rPr>
              <w:instrText>PAGE</w:instrText>
            </w:r>
            <w:r w:rsidRPr="0041537A">
              <w:rPr>
                <w:bCs/>
                <w:sz w:val="20"/>
                <w:szCs w:val="20"/>
              </w:rPr>
              <w:fldChar w:fldCharType="separate"/>
            </w:r>
            <w:r w:rsidR="00C405EC">
              <w:rPr>
                <w:bCs/>
                <w:noProof/>
                <w:sz w:val="20"/>
                <w:szCs w:val="20"/>
              </w:rPr>
              <w:t>1</w:t>
            </w:r>
            <w:r w:rsidRPr="0041537A">
              <w:rPr>
                <w:bCs/>
                <w:sz w:val="20"/>
                <w:szCs w:val="20"/>
              </w:rPr>
              <w:fldChar w:fldCharType="end"/>
            </w:r>
            <w:r w:rsidRPr="0041537A">
              <w:rPr>
                <w:sz w:val="20"/>
                <w:szCs w:val="20"/>
              </w:rPr>
              <w:t xml:space="preserve"> av </w:t>
            </w:r>
            <w:r w:rsidRPr="0041537A">
              <w:rPr>
                <w:bCs/>
                <w:sz w:val="20"/>
                <w:szCs w:val="20"/>
              </w:rPr>
              <w:fldChar w:fldCharType="begin"/>
            </w:r>
            <w:r w:rsidRPr="0041537A">
              <w:rPr>
                <w:bCs/>
                <w:sz w:val="20"/>
                <w:szCs w:val="20"/>
              </w:rPr>
              <w:instrText>NUMPAGES</w:instrText>
            </w:r>
            <w:r w:rsidRPr="0041537A">
              <w:rPr>
                <w:bCs/>
                <w:sz w:val="20"/>
                <w:szCs w:val="20"/>
              </w:rPr>
              <w:fldChar w:fldCharType="separate"/>
            </w:r>
            <w:r w:rsidR="00C405EC">
              <w:rPr>
                <w:bCs/>
                <w:noProof/>
                <w:sz w:val="20"/>
                <w:szCs w:val="20"/>
              </w:rPr>
              <w:t>12</w:t>
            </w:r>
            <w:r w:rsidRPr="0041537A">
              <w:rPr>
                <w:bCs/>
                <w:sz w:val="20"/>
                <w:szCs w:val="20"/>
              </w:rPr>
              <w:fldChar w:fldCharType="end"/>
            </w:r>
          </w:p>
        </w:sdtContent>
      </w:sdt>
    </w:sdtContent>
  </w:sdt>
  <w:p w:rsidR="00B058EA" w:rsidRDefault="00B058EA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058EA" w:rsidRDefault="00B058EA" w:rsidP="0041537A">
      <w:pPr>
        <w:spacing w:after="0" w:line="240" w:lineRule="auto"/>
      </w:pPr>
      <w:r>
        <w:separator/>
      </w:r>
    </w:p>
  </w:footnote>
  <w:footnote w:type="continuationSeparator" w:id="0">
    <w:p w:rsidR="00B058EA" w:rsidRDefault="00B058EA" w:rsidP="004153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058EA" w:rsidRDefault="00B058EA">
    <w:pPr>
      <w:pStyle w:val="Topptekst"/>
    </w:pPr>
  </w:p>
  <w:p w:rsidR="00B058EA" w:rsidRDefault="00B058EA">
    <w:pPr>
      <w:pStyle w:val="Topptekst"/>
      <w:rPr>
        <w:rStyle w:val="Sterk"/>
        <w:sz w:val="28"/>
      </w:rPr>
    </w:pPr>
    <w:r w:rsidRPr="0041537A">
      <w:rPr>
        <w:rStyle w:val="Sterk"/>
        <w:sz w:val="28"/>
      </w:rPr>
      <w:t xml:space="preserve">Nasjonal veiledende plan </w:t>
    </w:r>
    <w:r>
      <w:rPr>
        <w:rStyle w:val="Sterk"/>
        <w:sz w:val="28"/>
      </w:rPr>
      <w:t>for sykepleiepraksis: Søvnforstyrrelser</w:t>
    </w:r>
  </w:p>
  <w:p w:rsidR="00B058EA" w:rsidRPr="0041537A" w:rsidRDefault="00B058EA">
    <w:pPr>
      <w:pStyle w:val="Topptekst"/>
      <w:rPr>
        <w:rStyle w:val="Sterk"/>
        <w:sz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832EF6"/>
    <w:multiLevelType w:val="hybridMultilevel"/>
    <w:tmpl w:val="B51EE508"/>
    <w:lvl w:ilvl="0" w:tplc="1F4C1B10">
      <w:start w:val="1"/>
      <w:numFmt w:val="decimal"/>
      <w:lvlText w:val="%1."/>
      <w:lvlJc w:val="left"/>
      <w:pPr>
        <w:ind w:left="705" w:hanging="705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5C0C72E2"/>
    <w:multiLevelType w:val="hybridMultilevel"/>
    <w:tmpl w:val="B1C4238A"/>
    <w:lvl w:ilvl="0" w:tplc="1F4C1B1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6DB3E40"/>
    <w:multiLevelType w:val="hybridMultilevel"/>
    <w:tmpl w:val="BEB2670C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5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1537A"/>
    <w:rsid w:val="000163B4"/>
    <w:rsid w:val="001556A3"/>
    <w:rsid w:val="00200021"/>
    <w:rsid w:val="002C0A7F"/>
    <w:rsid w:val="003F4DA9"/>
    <w:rsid w:val="0041537A"/>
    <w:rsid w:val="00441D76"/>
    <w:rsid w:val="00477C44"/>
    <w:rsid w:val="004B06A1"/>
    <w:rsid w:val="006A040E"/>
    <w:rsid w:val="00771E8A"/>
    <w:rsid w:val="00812B90"/>
    <w:rsid w:val="008A5D03"/>
    <w:rsid w:val="00903DD6"/>
    <w:rsid w:val="00AA5495"/>
    <w:rsid w:val="00AB487D"/>
    <w:rsid w:val="00B058EA"/>
    <w:rsid w:val="00B8667C"/>
    <w:rsid w:val="00B90F81"/>
    <w:rsid w:val="00BA63DD"/>
    <w:rsid w:val="00C405EC"/>
    <w:rsid w:val="00D60339"/>
    <w:rsid w:val="00E816D2"/>
    <w:rsid w:val="00F94C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DC6722"/>
  <w15:chartTrackingRefBased/>
  <w15:docId w15:val="{D37DB8FD-B3A4-4CE5-AAA8-A39F22481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63DD"/>
  </w:style>
  <w:style w:type="paragraph" w:styleId="Overskrift1">
    <w:name w:val="heading 1"/>
    <w:basedOn w:val="Normal"/>
    <w:next w:val="Normal"/>
    <w:link w:val="Overskrift1Tegn"/>
    <w:uiPriority w:val="9"/>
    <w:qFormat/>
    <w:rsid w:val="008A5D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41537A"/>
  </w:style>
  <w:style w:type="paragraph" w:styleId="Bunntekst">
    <w:name w:val="footer"/>
    <w:basedOn w:val="Normal"/>
    <w:link w:val="Bunn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41537A"/>
  </w:style>
  <w:style w:type="character" w:styleId="Sterk">
    <w:name w:val="Strong"/>
    <w:basedOn w:val="Standardskriftforavsnitt"/>
    <w:uiPriority w:val="22"/>
    <w:qFormat/>
    <w:rsid w:val="0041537A"/>
    <w:rPr>
      <w:b/>
      <w:bCs/>
    </w:rPr>
  </w:style>
  <w:style w:type="table" w:styleId="Tabellrutenett">
    <w:name w:val="Table Grid"/>
    <w:basedOn w:val="Vanligtabell"/>
    <w:uiPriority w:val="39"/>
    <w:rsid w:val="004153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vsnitt">
    <w:name w:val="List Paragraph"/>
    <w:basedOn w:val="Normal"/>
    <w:uiPriority w:val="34"/>
    <w:qFormat/>
    <w:rsid w:val="0041537A"/>
    <w:pPr>
      <w:ind w:left="720"/>
      <w:contextualSpacing/>
    </w:pPr>
  </w:style>
  <w:style w:type="character" w:styleId="Hyperkobling">
    <w:name w:val="Hyperlink"/>
    <w:basedOn w:val="Standardskriftforavsnitt"/>
    <w:uiPriority w:val="99"/>
    <w:unhideWhenUsed/>
    <w:qFormat/>
    <w:rsid w:val="00771E8A"/>
    <w:rPr>
      <w:color w:val="0000FF"/>
      <w:u w:val="single"/>
    </w:rPr>
  </w:style>
  <w:style w:type="paragraph" w:customStyle="1" w:styleId="Default">
    <w:name w:val="Default"/>
    <w:rsid w:val="008A5D03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Tittel">
    <w:name w:val="Title"/>
    <w:basedOn w:val="Overskrift1"/>
    <w:next w:val="Normal"/>
    <w:link w:val="TittelTegn"/>
    <w:uiPriority w:val="10"/>
    <w:qFormat/>
    <w:rsid w:val="008A5D03"/>
    <w:pPr>
      <w:keepLines w:val="0"/>
      <w:spacing w:after="60" w:line="240" w:lineRule="auto"/>
    </w:pPr>
    <w:rPr>
      <w:rFonts w:ascii="Calibri" w:eastAsia="Times New Roman" w:hAnsi="Calibri" w:cs="Times New Roman"/>
      <w:b/>
      <w:bCs/>
      <w:color w:val="61505A"/>
      <w:kern w:val="32"/>
      <w:sz w:val="28"/>
      <w:szCs w:val="28"/>
      <w:lang w:val="en-US"/>
    </w:rPr>
  </w:style>
  <w:style w:type="character" w:customStyle="1" w:styleId="TittelTegn">
    <w:name w:val="Tittel Tegn"/>
    <w:basedOn w:val="Standardskriftforavsnitt"/>
    <w:link w:val="Tittel"/>
    <w:uiPriority w:val="10"/>
    <w:rsid w:val="008A5D03"/>
    <w:rPr>
      <w:rFonts w:ascii="Calibri" w:eastAsia="Times New Roman" w:hAnsi="Calibri" w:cs="Times New Roman"/>
      <w:b/>
      <w:bCs/>
      <w:color w:val="61505A"/>
      <w:kern w:val="32"/>
      <w:sz w:val="28"/>
      <w:szCs w:val="28"/>
      <w:lang w:val="en-US"/>
    </w:rPr>
  </w:style>
  <w:style w:type="character" w:customStyle="1" w:styleId="Overskrift1Tegn">
    <w:name w:val="Overskrift 1 Tegn"/>
    <w:basedOn w:val="Standardskriftforavsnitt"/>
    <w:link w:val="Overskrift1"/>
    <w:uiPriority w:val="9"/>
    <w:rsid w:val="008A5D0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endmark">
    <w:name w:val="headingendmark"/>
    <w:basedOn w:val="Standardskriftforavsnitt"/>
    <w:rsid w:val="00477C44"/>
  </w:style>
  <w:style w:type="character" w:styleId="Fulgthyperkobling">
    <w:name w:val="FollowedHyperlink"/>
    <w:basedOn w:val="Standardskriftforavsnitt"/>
    <w:uiPriority w:val="99"/>
    <w:semiHidden/>
    <w:unhideWhenUsed/>
    <w:rsid w:val="00B058E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mailto:annika.brandal@sshf.no" TargetMode="External"/><Relationship Id="rId21" Type="http://schemas.openxmlformats.org/officeDocument/2006/relationships/hyperlink" Target="https://bestpractice.bmj.com/topics/en-gb/215" TargetMode="External"/><Relationship Id="rId42" Type="http://schemas.openxmlformats.org/officeDocument/2006/relationships/hyperlink" Target="https://www.uptodate.com/contents/approach-to-the-patient-with-excessive-daytime-sleepiness?search=Lack%20of%20sleep&amp;source=search_result&amp;selectedTitle=9~150&amp;usage_type=default&amp;display_rank=9" TargetMode="External"/><Relationship Id="rId47" Type="http://schemas.openxmlformats.org/officeDocument/2006/relationships/hyperlink" Target="https://www.uptodate.com/contents/cognitive-behavioral-therapy-for-insomnia-in-adults?search=Lack%20of%20sleep&amp;source=search_result&amp;selectedTitle=67~150&amp;usage_type=default&amp;display_rank=67" TargetMode="External"/><Relationship Id="rId63" Type="http://schemas.openxmlformats.org/officeDocument/2006/relationships/hyperlink" Target="http://guidance.nice.org.uk/index.jsp?action=find" TargetMode="External"/><Relationship Id="rId68" Type="http://schemas.openxmlformats.org/officeDocument/2006/relationships/hyperlink" Target="https://helse-bergen.no/seksjon/sovno/Documents/Nasjonal%20anbefaling%20for%20utredning%20og%20behandling%20av%20insomni.pdf" TargetMode="External"/><Relationship Id="rId84" Type="http://schemas.openxmlformats.org/officeDocument/2006/relationships/hyperlink" Target="https://bmjopen.bmj.com/content/6/7/e012108" TargetMode="External"/><Relationship Id="rId89" Type="http://schemas.openxmlformats.org/officeDocument/2006/relationships/footer" Target="footer1.xml"/><Relationship Id="rId16" Type="http://schemas.openxmlformats.org/officeDocument/2006/relationships/hyperlink" Target="https://helse-bergen.no/seksjon/sovno/Documents/202%204127_sovno_S%c3%b8vnproblemer_hvordan%20skal%20de%20behandles%202spalter_desember%202016_081216.pdf" TargetMode="External"/><Relationship Id="rId11" Type="http://schemas.openxmlformats.org/officeDocument/2006/relationships/hyperlink" Target="https://www.uptodate.com/contents/97866" TargetMode="External"/><Relationship Id="rId32" Type="http://schemas.openxmlformats.org/officeDocument/2006/relationships/hyperlink" Target="https://www.helsedirektoratet.no/pakkeforlop/somatisk-helse-og-levevaner-ved-psykiske-lidelser-og-eller-rusmiddelproblemer/ernaering-fysisk-aktivitet-og-sovn-pakkeforlop-for-psykisk-helse-og-rus/oppfolging-ved-sovnvansker-hos-pasienter-med-psykiske-lidelser-ogeller-rusmiddelproblemer" TargetMode="External"/><Relationship Id="rId37" Type="http://schemas.openxmlformats.org/officeDocument/2006/relationships/hyperlink" Target="https://www.uptodate.com/contents/sleep-insufficiency-the-basics?search=Lack%20of%20sleep&amp;source=search_result&amp;selectedTitle=5~150&amp;usage_type=default&amp;display_rank=5" TargetMode="External"/><Relationship Id="rId53" Type="http://schemas.openxmlformats.org/officeDocument/2006/relationships/hyperlink" Target="https://www.bap.org.uk/pdfs/BAP_Guidelines-Sleep.pdf" TargetMode="External"/><Relationship Id="rId58" Type="http://schemas.openxmlformats.org/officeDocument/2006/relationships/hyperlink" Target="https://search.ebscohost.com/login.aspx?direct=true&amp;db=nup&amp;AN=T700607&amp;site=nup-live&amp;scope=site" TargetMode="External"/><Relationship Id="rId74" Type="http://schemas.openxmlformats.org/officeDocument/2006/relationships/hyperlink" Target="http://www.cfkr.dk/" TargetMode="External"/><Relationship Id="rId79" Type="http://schemas.openxmlformats.org/officeDocument/2006/relationships/hyperlink" Target="http://onlinelibrary.wiley.com/cochranelibrary/search/" TargetMode="External"/><Relationship Id="rId5" Type="http://schemas.openxmlformats.org/officeDocument/2006/relationships/footnotes" Target="footnotes.xml"/><Relationship Id="rId90" Type="http://schemas.openxmlformats.org/officeDocument/2006/relationships/fontTable" Target="fontTable.xml"/><Relationship Id="rId14" Type="http://schemas.openxmlformats.org/officeDocument/2006/relationships/hyperlink" Target="https://search.ebscohost.com/login.aspx?direct=true&amp;db=nup&amp;AN=T701491&amp;site=nup-live&amp;scope=site." TargetMode="External"/><Relationship Id="rId22" Type="http://schemas.openxmlformats.org/officeDocument/2006/relationships/hyperlink" Target="https://helse-bergen.no/behandlinger/snorking-og-sovnapn" TargetMode="External"/><Relationship Id="rId27" Type="http://schemas.openxmlformats.org/officeDocument/2006/relationships/hyperlink" Target="mailto:Sonja.May.Amundsen@sshf.no" TargetMode="External"/><Relationship Id="rId30" Type="http://schemas.openxmlformats.org/officeDocument/2006/relationships/hyperlink" Target="https://helsedirektoratet.no/retningslinjer" TargetMode="External"/><Relationship Id="rId35" Type="http://schemas.openxmlformats.org/officeDocument/2006/relationships/hyperlink" Target="https://www.helsedirektoratet.no/faglige-rad/psykiske-lidelser-hos-eldre/sovn-og-sovnvansker/sovnplager-hos-eldre-bor-kartlegges-vurderes-og-folges-opp-og-ikke-bare-oppfattes-som-en-naturlig-del-av-aldring" TargetMode="External"/><Relationship Id="rId43" Type="http://schemas.openxmlformats.org/officeDocument/2006/relationships/hyperlink" Target="https://www.uptodate.com/contents/pharmacotherapy-for-insomnia-in-adults?search=Lack%20of%20sleep&amp;source=search_result&amp;selectedTitle=11~150&amp;usage_type=default&amp;display_rank=11" TargetMode="External"/><Relationship Id="rId48" Type="http://schemas.openxmlformats.org/officeDocument/2006/relationships/hyperlink" Target="https://www.uptodate.com/contents/overview-of-circadian-sleep-wake-rhythm-disorders?search=Sleep%20pattern&amp;source=search_result&amp;selectedTitle=3~150&amp;usage_type=default&amp;display_rank=3" TargetMode="External"/><Relationship Id="rId56" Type="http://schemas.openxmlformats.org/officeDocument/2006/relationships/hyperlink" Target="http://search.ebscohost.com/login.aspx?authtype=ip,uid&amp;profile=nup" TargetMode="External"/><Relationship Id="rId64" Type="http://schemas.openxmlformats.org/officeDocument/2006/relationships/hyperlink" Target="http://guidance.nice.org.uk/index.jsp?action=find" TargetMode="External"/><Relationship Id="rId69" Type="http://schemas.openxmlformats.org/officeDocument/2006/relationships/hyperlink" Target="https://www.socialstyrelsen.se/regler-och-riktlinjer/nationella-riktlinjer/" TargetMode="External"/><Relationship Id="rId77" Type="http://schemas.openxmlformats.org/officeDocument/2006/relationships/hyperlink" Target="https://helse-bergen.no/behandlinger/sovnlidelser" TargetMode="External"/><Relationship Id="rId8" Type="http://schemas.openxmlformats.org/officeDocument/2006/relationships/hyperlink" Target="https://www.varnett.no/portal/procedure/7495" TargetMode="External"/><Relationship Id="rId51" Type="http://schemas.openxmlformats.org/officeDocument/2006/relationships/hyperlink" Target="http://bestpractice.bmj.com/" TargetMode="External"/><Relationship Id="rId72" Type="http://schemas.openxmlformats.org/officeDocument/2006/relationships/hyperlink" Target="https://www.sst.dk/da/Opgaver/Patientforloeb-og-kvalitet/Nationale-kliniske-retningslinjer-NKR" TargetMode="External"/><Relationship Id="rId80" Type="http://schemas.openxmlformats.org/officeDocument/2006/relationships/hyperlink" Target="https://www.cochranelibrary.com/cdsr/doi/10.1002/14651858.CD010459.pub2/full" TargetMode="External"/><Relationship Id="rId85" Type="http://schemas.openxmlformats.org/officeDocument/2006/relationships/hyperlink" Target="https://www.epistemonikos.org/en/documents/96e616fcb861f783700dbea72aa537cea2ae3885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www.legemiddelhandboka.no/T5.2/S%C3%B8vnvansker" TargetMode="External"/><Relationship Id="rId17" Type="http://schemas.openxmlformats.org/officeDocument/2006/relationships/hyperlink" Target="https://www.uptodate.com/contents/97849" TargetMode="External"/><Relationship Id="rId25" Type="http://schemas.openxmlformats.org/officeDocument/2006/relationships/hyperlink" Target="mailto:Ingunn.Graneng@sykehuset-innlandet.no" TargetMode="External"/><Relationship Id="rId33" Type="http://schemas.openxmlformats.org/officeDocument/2006/relationships/hyperlink" Target="https://helse-bergen.no/behandlinger/sovnlidelser" TargetMode="External"/><Relationship Id="rId38" Type="http://schemas.openxmlformats.org/officeDocument/2006/relationships/hyperlink" Target="https://www.uptodate.com/contents/insufficient-sleep-definition-epidemiology-and-adverse-outcomes?search=Lack%20of%20sleep&amp;source=search_result&amp;selectedTitle=1~150&amp;usage_type=default&amp;display_rank=1" TargetMode="External"/><Relationship Id="rId46" Type="http://schemas.openxmlformats.org/officeDocument/2006/relationships/hyperlink" Target="https://www.uptodate.com/contents/overview-of-the-treatment-of-insomnia-in-adults?search=Lack%20of%20sleep&amp;source=search_result&amp;selectedTitle=30~150&amp;usage_type=default&amp;display_rank=30" TargetMode="External"/><Relationship Id="rId59" Type="http://schemas.openxmlformats.org/officeDocument/2006/relationships/hyperlink" Target="https://search.ebscohost.com/login.aspx?direct=true&amp;db=nup&amp;AN=T701489&amp;site=nup-live&amp;scope=site" TargetMode="External"/><Relationship Id="rId67" Type="http://schemas.openxmlformats.org/officeDocument/2006/relationships/hyperlink" Target="https://www.legemiddelhandboka.no/T5.2/S&#248;vnvansker" TargetMode="External"/><Relationship Id="rId20" Type="http://schemas.openxmlformats.org/officeDocument/2006/relationships/hyperlink" Target="https://www.fhi.no/globalassets/dokumenterfiler/rapporter/2011/rapport-20111-bedre-fore-var---psykisk-helse-helsefremmende-og-forebyggende-tiltak-og-anbefalinger-pdf.pdf" TargetMode="External"/><Relationship Id="rId41" Type="http://schemas.openxmlformats.org/officeDocument/2006/relationships/hyperlink" Target="https://www.uptodate.com/contents/poor-sleep-in-the-hospital-contributing-factors-and-interventions?search=Lack%20of%20sleep&amp;source=search_result&amp;selectedTitle=7~150&amp;usage_type=default&amp;display_rank=7" TargetMode="External"/><Relationship Id="rId54" Type="http://schemas.openxmlformats.org/officeDocument/2006/relationships/hyperlink" Target="https://aasm.org/clinical-resources/practice-standards/practice-guidelines/?cid=120" TargetMode="External"/><Relationship Id="rId62" Type="http://schemas.openxmlformats.org/officeDocument/2006/relationships/hyperlink" Target="http://guidance.nice.org.uk/index.jsp?action=find" TargetMode="External"/><Relationship Id="rId70" Type="http://schemas.openxmlformats.org/officeDocument/2006/relationships/hyperlink" Target="https://www.sst.dk/da/Opgaver/Patientforloeb-og-kvalitet/Nationale-kliniske-retningslinjer-NKR" TargetMode="External"/><Relationship Id="rId75" Type="http://schemas.openxmlformats.org/officeDocument/2006/relationships/hyperlink" Target="https://cfkr.dk/media/353388/Nonfarmakologiske%20sygeplejeinterventioner%20til%20fastholdelse%20og%20forbedring%20af%20s&#248;vnkvalitet%20hos%20voksne%20indlagte%20patienter.pdf" TargetMode="External"/><Relationship Id="rId83" Type="http://schemas.openxmlformats.org/officeDocument/2006/relationships/hyperlink" Target="https://academic.oup.com/intqhc/article/28/5/540/2499478" TargetMode="External"/><Relationship Id="rId88" Type="http://schemas.openxmlformats.org/officeDocument/2006/relationships/header" Target="header1.xml"/><Relationship Id="rId91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hyperlink" Target="https://www.uptodate.com/contents/97869" TargetMode="External"/><Relationship Id="rId23" Type="http://schemas.openxmlformats.org/officeDocument/2006/relationships/hyperlink" Target="https://www.uptodate.com/contents/16243" TargetMode="External"/><Relationship Id="rId28" Type="http://schemas.openxmlformats.org/officeDocument/2006/relationships/hyperlink" Target="http://www.fagprosedyrer.no/" TargetMode="External"/><Relationship Id="rId36" Type="http://schemas.openxmlformats.org/officeDocument/2006/relationships/hyperlink" Target="http://www.uptodate.com" TargetMode="External"/><Relationship Id="rId49" Type="http://schemas.openxmlformats.org/officeDocument/2006/relationships/hyperlink" Target="https://www.uptodate.com/contents/delayed-sleep-wake-phase-disorder?search=Sleep%20pattern&amp;source=search_result&amp;selectedTitle=5~150&amp;usage_type=default&amp;display_rank=5" TargetMode="External"/><Relationship Id="rId57" Type="http://schemas.openxmlformats.org/officeDocument/2006/relationships/hyperlink" Target="https://search.ebscohost.com/login.aspx?direct=true&amp;db=nup&amp;AN=T701491&amp;site=nup-live&amp;scope=site" TargetMode="External"/><Relationship Id="rId10" Type="http://schemas.openxmlformats.org/officeDocument/2006/relationships/hyperlink" Target="https://www.varnett.no/portal/procedure/7722" TargetMode="External"/><Relationship Id="rId31" Type="http://schemas.openxmlformats.org/officeDocument/2006/relationships/hyperlink" Target="https://www.fhi.no/globalassets/dokumenterfiler/rapporter/2011/rapport-20111-bedre-fore-var---psykisk-helse-helsefremmende-og-forebyggende-tiltak-og-anbefalinger-pdf.pdf" TargetMode="External"/><Relationship Id="rId44" Type="http://schemas.openxmlformats.org/officeDocument/2006/relationships/hyperlink" Target="https://www.uptodate.com/contents/stages-and-architecture-of-normal-sleep?search=Lack%20of%20sleep&amp;source=search_result&amp;selectedTitle=23~150&amp;usage_type=default&amp;display_rank=23" TargetMode="External"/><Relationship Id="rId52" Type="http://schemas.openxmlformats.org/officeDocument/2006/relationships/hyperlink" Target="https://bestpractice.bmj.com/topics/en-gb/227/management-approach" TargetMode="External"/><Relationship Id="rId60" Type="http://schemas.openxmlformats.org/officeDocument/2006/relationships/hyperlink" Target="https://search.ebscohost.com/login.aspx?direct=true&amp;db=nup&amp;AN=T902897&amp;site=nup-live&amp;scope=site" TargetMode="External"/><Relationship Id="rId65" Type="http://schemas.openxmlformats.org/officeDocument/2006/relationships/hyperlink" Target="http://www.helsebiblioteket.no/retningslinjer" TargetMode="External"/><Relationship Id="rId73" Type="http://schemas.openxmlformats.org/officeDocument/2006/relationships/hyperlink" Target="http://www.sst.dk/Behandlingsforloeb%20og%20rettigheder/Kliniske%20retningslinjer.aspx" TargetMode="External"/><Relationship Id="rId78" Type="http://schemas.openxmlformats.org/officeDocument/2006/relationships/hyperlink" Target="http://onlinelibrary.wiley.com/cochranelibrary/search/" TargetMode="External"/><Relationship Id="rId81" Type="http://schemas.openxmlformats.org/officeDocument/2006/relationships/hyperlink" Target="http://www.epistemonikos.org/en/advanced_search" TargetMode="External"/><Relationship Id="rId86" Type="http://schemas.openxmlformats.org/officeDocument/2006/relationships/hyperlink" Target="https://www.fhi.no/oversikter/alle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varnett.no/portal/procedure/7712" TargetMode="External"/><Relationship Id="rId13" Type="http://schemas.openxmlformats.org/officeDocument/2006/relationships/hyperlink" Target="https://www.uptodate.com/contents/97867" TargetMode="External"/><Relationship Id="rId18" Type="http://schemas.openxmlformats.org/officeDocument/2006/relationships/hyperlink" Target="https://search.ebscohost.com/login.aspx?direct=true&amp;db=nup&amp;AN=T701491&amp;site=nup-live&amp;scope=site" TargetMode="External"/><Relationship Id="rId39" Type="http://schemas.openxmlformats.org/officeDocument/2006/relationships/hyperlink" Target="https://www.uptodate.com/contents/insufficient-sleep-evaluation-and-management?search=Lack%20of%20sleep&amp;source=search_result&amp;selectedTitle=2~150&amp;usage_type=default&amp;display_rank=2" TargetMode="External"/><Relationship Id="rId34" Type="http://schemas.openxmlformats.org/officeDocument/2006/relationships/hyperlink" Target="https://www.helsedirektoratet.no/brosjyrer/sov-godt-gode-rad-for-bedre-sovn/Sov%20godt%20%E2%80%93%20Gode%20r%C3%A5d%20for%20bedre%20s%C3%B8vn%20brosjyre.pdf/_/attachment/inline/aa6eeb8e-523b-42aa-a262-5652712581c0:8d915aa1ac9974a8e0fdc883774ad37cfd38d0c3/Sov%20godt%20%E2%80%93%20Gode%20r%C3%A5d%20for%20bedre%20s%C3%B8vn%20brosjyre.pdf" TargetMode="External"/><Relationship Id="rId50" Type="http://schemas.openxmlformats.org/officeDocument/2006/relationships/hyperlink" Target="http://bestpractice.bmj.com/" TargetMode="External"/><Relationship Id="rId55" Type="http://schemas.openxmlformats.org/officeDocument/2006/relationships/hyperlink" Target="https://bestpractice.bmj.com/topics/en-gb/1035/treatment-algorithm" TargetMode="External"/><Relationship Id="rId76" Type="http://schemas.openxmlformats.org/officeDocument/2006/relationships/hyperlink" Target="https://helse-bergen.no/behandlinger/sovnlidelser" TargetMode="External"/><Relationship Id="rId7" Type="http://schemas.openxmlformats.org/officeDocument/2006/relationships/hyperlink" Target="https://www.varnett.no/portal/procedure/7495" TargetMode="External"/><Relationship Id="rId71" Type="http://schemas.openxmlformats.org/officeDocument/2006/relationships/hyperlink" Target="http://www.sst.dk/Behandlingsforloeb%20og%20rettigheder/Kliniske%20retningslinjer.aspx" TargetMode="External"/><Relationship Id="rId2" Type="http://schemas.openxmlformats.org/officeDocument/2006/relationships/styles" Target="styles.xml"/><Relationship Id="rId29" Type="http://schemas.openxmlformats.org/officeDocument/2006/relationships/hyperlink" Target="https://www.helsebiblioteket.no/fagprosedyrer/pabegynte/sovn-forbedring-av-sovn-for-pasienter-i-sykehus" TargetMode="External"/><Relationship Id="rId24" Type="http://schemas.openxmlformats.org/officeDocument/2006/relationships/hyperlink" Target="mailto:tone.elise.gjotterud.henriksen@helse-fonna.no" TargetMode="External"/><Relationship Id="rId40" Type="http://schemas.openxmlformats.org/officeDocument/2006/relationships/hyperlink" Target="https://www.uptodate.com/contents/sleep-wake-disturbances-and-sleep-disorders-in-patients-with-dementia?search=Lack%20of%20sleep&amp;source=search_result&amp;selectedTitle=6~150&amp;usage_type=default&amp;display_rank=6" TargetMode="External"/><Relationship Id="rId45" Type="http://schemas.openxmlformats.org/officeDocument/2006/relationships/hyperlink" Target="https://www.uptodate.com/contents/sleep-disorders-in-hospitalized-adults-evaluation-and-management?search=Lack%20of%20sleep&amp;source=search_result&amp;selectedTitle=27~150&amp;usage_type=default&amp;display_rank=27" TargetMode="External"/><Relationship Id="rId66" Type="http://schemas.openxmlformats.org/officeDocument/2006/relationships/hyperlink" Target="https://onlinelibrary.wiley.com/doi/full/10.1111/jsr.12594" TargetMode="External"/><Relationship Id="rId87" Type="http://schemas.openxmlformats.org/officeDocument/2006/relationships/hyperlink" Target="mailto:annika.brandal@sshf.no" TargetMode="External"/><Relationship Id="rId61" Type="http://schemas.openxmlformats.org/officeDocument/2006/relationships/hyperlink" Target="https://search.ebscohost.com/login.aspx?direct=true&amp;db=nup&amp;AN=T701484&amp;site=nup-live&amp;scope=site" TargetMode="External"/><Relationship Id="rId82" Type="http://schemas.openxmlformats.org/officeDocument/2006/relationships/hyperlink" Target="https://onlinelibrary.wiley.com/doi/full/10.1111/jhn.12709" TargetMode="External"/><Relationship Id="rId19" Type="http://schemas.openxmlformats.org/officeDocument/2006/relationships/hyperlink" Target="https://helse-bergen.no/behandlinger/lysbehandling-av-sovnsykdommer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8135</Words>
  <Characters>43119</Characters>
  <Application>Microsoft Office Word</Application>
  <DocSecurity>0</DocSecurity>
  <Lines>359</Lines>
  <Paragraphs>102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Helse Sør-Øst</Company>
  <LinksUpToDate>false</LinksUpToDate>
  <CharactersWithSpaces>511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ka Brandal</dc:creator>
  <cp:keywords/>
  <dc:description/>
  <cp:lastModifiedBy>Annika Brandal</cp:lastModifiedBy>
  <cp:revision>2</cp:revision>
  <dcterms:created xsi:type="dcterms:W3CDTF">2021-04-29T06:52:00Z</dcterms:created>
  <dcterms:modified xsi:type="dcterms:W3CDTF">2021-04-29T06:52:00Z</dcterms:modified>
</cp:coreProperties>
</file>